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061E8" w14:textId="72933CFE" w:rsidR="00505E28" w:rsidRPr="002402B3" w:rsidRDefault="00B16ADF">
      <w:pPr>
        <w:rPr>
          <w:b/>
          <w:bCs/>
          <w:lang w:val="en-US"/>
        </w:rPr>
      </w:pPr>
      <w:r w:rsidRPr="002402B3">
        <w:rPr>
          <w:b/>
          <w:bCs/>
          <w:lang w:val="en-US"/>
        </w:rPr>
        <w:t>Literatu</w:t>
      </w:r>
      <w:r w:rsidR="002402B3" w:rsidRPr="002402B3">
        <w:rPr>
          <w:b/>
          <w:bCs/>
          <w:lang w:val="en-US"/>
        </w:rPr>
        <w:t>re</w:t>
      </w:r>
      <w:r w:rsidRPr="002402B3">
        <w:rPr>
          <w:b/>
          <w:bCs/>
          <w:lang w:val="en-US"/>
        </w:rPr>
        <w:t xml:space="preserve"> </w:t>
      </w:r>
      <w:r w:rsidR="002402B3" w:rsidRPr="002402B3">
        <w:rPr>
          <w:b/>
          <w:bCs/>
          <w:lang w:val="en-US"/>
        </w:rPr>
        <w:t xml:space="preserve">to </w:t>
      </w:r>
      <w:r w:rsidR="00CD3ADC">
        <w:rPr>
          <w:b/>
          <w:bCs/>
          <w:lang w:val="en-US"/>
        </w:rPr>
        <w:t>Supp Doc</w:t>
      </w:r>
      <w:r w:rsidR="002402B3" w:rsidRPr="002402B3">
        <w:rPr>
          <w:b/>
          <w:bCs/>
          <w:lang w:val="en-US"/>
        </w:rPr>
        <w:t xml:space="preserve"> “</w:t>
      </w:r>
      <w:r w:rsidR="002402B3" w:rsidRPr="00D760AF">
        <w:rPr>
          <w:b/>
          <w:lang w:val="en-GB"/>
        </w:rPr>
        <w:t>Algae Risk Classification Features</w:t>
      </w:r>
      <w:r w:rsidR="002402B3">
        <w:rPr>
          <w:b/>
          <w:bCs/>
          <w:lang w:val="en-US"/>
        </w:rPr>
        <w:t>”</w:t>
      </w:r>
      <w:r w:rsidR="00505E28" w:rsidRPr="00B16ADF">
        <w:rPr>
          <w:b/>
          <w:bCs/>
        </w:rPr>
        <w:fldChar w:fldCharType="begin">
          <w:fldData xml:space="preserve">dnJyejA5eGt2ZnBzN2VlZXd1eDAyNThyZXJ3MnNzZDVzczIiIHRpbWVzdGFtcD0iMTYxMzE0NDI0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</w:fldData>
        </w:fldChar>
      </w:r>
      <w:r w:rsidR="005C5B15" w:rsidRPr="005C5B15">
        <w:rPr>
          <w:b/>
          <w:bCs/>
          <w:lang w:val="en-US"/>
        </w:rPr>
        <w:instrText xml:space="preserve"> ADDIN EN.CITE </w:instrText>
      </w:r>
      <w:r w:rsidR="005C5B15">
        <w:rPr>
          <w:b/>
          <w:bCs/>
        </w:rPr>
        <w:fldChar w:fldCharType="begin">
          <w:fldData xml:space="preserve">PEVuZE5vdGU+PENpdGUgSGlkZGVuPSIxIj48QXV0aG9yPkNoZW5leTwvQXV0aG9yPjxZZWFyPjIw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==
</w:fldData>
        </w:fldChar>
      </w:r>
      <w:r w:rsidR="005C5B15" w:rsidRPr="005C5B15">
        <w:rPr>
          <w:b/>
          <w:bCs/>
          <w:lang w:val="en-US"/>
        </w:rPr>
        <w:instrText xml:space="preserve"> ADDIN EN.CITE.DATA </w:instrText>
      </w:r>
      <w:r w:rsidR="005C5B15">
        <w:rPr>
          <w:b/>
          <w:bCs/>
        </w:rPr>
      </w:r>
      <w:r w:rsidR="005C5B15">
        <w:rPr>
          <w:b/>
          <w:bCs/>
        </w:rPr>
        <w:fldChar w:fldCharType="end"/>
      </w:r>
      <w:r w:rsidR="005C5B15">
        <w:rPr>
          <w:b/>
          <w:bCs/>
        </w:rPr>
        <w:fldChar w:fldCharType="begin">
          <w:fldData xml:space="preserve">ZD5udXRyYWNldXRpY3M8L2tleXdvcmQ+PGtleXdvcmQ+b21lZ2EtMyBmYXR0eSBhY2lkczwva2V5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==
</w:fldData>
        </w:fldChar>
      </w:r>
      <w:r w:rsidR="005C5B15" w:rsidRPr="005C5B15">
        <w:rPr>
          <w:b/>
          <w:bCs/>
          <w:lang w:val="en-US"/>
        </w:rPr>
        <w:instrText xml:space="preserve"> ADDIN EN.CITE.DATA </w:instrText>
      </w:r>
      <w:r w:rsidR="005C5B15">
        <w:rPr>
          <w:b/>
          <w:bCs/>
        </w:rPr>
      </w:r>
      <w:r w:rsidR="005C5B15">
        <w:rPr>
          <w:b/>
          <w:bCs/>
        </w:rPr>
        <w:fldChar w:fldCharType="end"/>
      </w:r>
      <w:r w:rsidR="005C5B15">
        <w:rPr>
          <w:b/>
          <w:bCs/>
        </w:rPr>
        <w:fldChar w:fldCharType="begin">
          <w:fldData xml:space="preserve">bHVtZT48bnVtYmVyPjQ8L251bWJlcj48ZGF0ZXM+PHllYXI+MjAwOTwveWVhcj48L2RhdGVzPjxw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==
</w:fldData>
        </w:fldChar>
      </w:r>
      <w:r w:rsidR="005C5B15" w:rsidRPr="005C5B15">
        <w:rPr>
          <w:b/>
          <w:bCs/>
          <w:lang w:val="en-US"/>
        </w:rPr>
        <w:instrText xml:space="preserve"> ADDIN EN.CITE.DATA </w:instrText>
      </w:r>
      <w:r w:rsidR="005C5B15">
        <w:rPr>
          <w:b/>
          <w:bCs/>
        </w:rPr>
      </w:r>
      <w:r w:rsidR="005C5B15">
        <w:rPr>
          <w:b/>
          <w:bCs/>
        </w:rPr>
        <w:fldChar w:fldCharType="end"/>
      </w:r>
      <w:r w:rsidR="005C5B15">
        <w:rPr>
          <w:b/>
          <w:bCs/>
        </w:rPr>
        <w:fldChar w:fldCharType="begin">
          <w:fldData xml:space="preserve">Y2hhZWw8L2F1dGhvcj48YXV0aG9yPktyemFub3dza2ksIEpvc2VwaCBKLjwvYXV0aG9yPjxhdXRo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==
</w:fldData>
        </w:fldChar>
      </w:r>
      <w:r w:rsidR="005C5B15" w:rsidRPr="005C5B15">
        <w:rPr>
          <w:b/>
          <w:bCs/>
          <w:lang w:val="en-US"/>
        </w:rPr>
        <w:instrText xml:space="preserve"> ADDIN EN.CITE.DATA </w:instrText>
      </w:r>
      <w:r w:rsidR="005C5B15">
        <w:rPr>
          <w:b/>
          <w:bCs/>
        </w:rPr>
      </w:r>
      <w:r w:rsidR="005C5B15">
        <w:rPr>
          <w:b/>
          <w:bCs/>
        </w:rPr>
        <w:fldChar w:fldCharType="end"/>
      </w:r>
      <w:r w:rsidR="005C5B15">
        <w:rPr>
          <w:b/>
          <w:bCs/>
        </w:rPr>
        <w:fldChar w:fldCharType="begin">
          <w:fldData xml:space="preserve">Pjx5ZWFyPjIwMTc8L3llYXI+PHB1Yi1kYXRlcz48ZGF0ZT4yMDE3LzA3LzAxLzwvZGF0ZT48L3B1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==
</w:fldData>
        </w:fldChar>
      </w:r>
      <w:r w:rsidR="005C5B15" w:rsidRPr="005C5B15">
        <w:rPr>
          <w:b/>
          <w:bCs/>
          <w:lang w:val="en-US"/>
        </w:rPr>
        <w:instrText xml:space="preserve"> ADDIN EN.CITE.DATA </w:instrText>
      </w:r>
      <w:r w:rsidR="005C5B15">
        <w:rPr>
          <w:b/>
          <w:bCs/>
        </w:rPr>
      </w:r>
      <w:r w:rsidR="005C5B15">
        <w:rPr>
          <w:b/>
          <w:bCs/>
        </w:rPr>
        <w:fldChar w:fldCharType="end"/>
      </w:r>
      <w:r w:rsidR="005C5B15">
        <w:rPr>
          <w:b/>
          <w:bCs/>
        </w:rPr>
        <w:fldChar w:fldCharType="begin">
          <w:fldData xml:space="preserve">TnVtPjxyZWNvcmQ+PHJlYy1udW1iZXI+MjE1PC9yZWMtbnVtYmVyPjxmb3JlaWduLWtleXM+PGtl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==
</w:fldData>
        </w:fldChar>
      </w:r>
      <w:r w:rsidR="005C5B15" w:rsidRPr="005C5B15">
        <w:rPr>
          <w:b/>
          <w:bCs/>
          <w:lang w:val="en-US"/>
        </w:rPr>
        <w:instrText xml:space="preserve"> ADDIN EN.CITE.DATA </w:instrText>
      </w:r>
      <w:r w:rsidR="005C5B15">
        <w:rPr>
          <w:b/>
          <w:bCs/>
        </w:rPr>
      </w:r>
      <w:r w:rsidR="005C5B15">
        <w:rPr>
          <w:b/>
          <w:bCs/>
        </w:rPr>
        <w:fldChar w:fldCharType="end"/>
      </w:r>
      <w:r w:rsidR="005C5B15">
        <w:rPr>
          <w:b/>
          <w:bCs/>
        </w:rPr>
        <w:fldChar w:fldCharType="begin">
          <w:fldData xml:space="preserve">YWFlMzZjPC9zZWNvbmRhcnktdGl0bGU+PC90aXRsZXM+PHBlcmlvZGljYWw+PGZ1bGwtdGl0bGU+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==
</w:fldData>
        </w:fldChar>
      </w:r>
      <w:r w:rsidR="005C5B15" w:rsidRPr="005C5B15">
        <w:rPr>
          <w:b/>
          <w:bCs/>
          <w:lang w:val="en-US"/>
        </w:rPr>
        <w:instrText xml:space="preserve"> ADDIN EN.CITE.DATA </w:instrText>
      </w:r>
      <w:r w:rsidR="005C5B15">
        <w:rPr>
          <w:b/>
          <w:bCs/>
        </w:rPr>
      </w:r>
      <w:r w:rsidR="005C5B15">
        <w:rPr>
          <w:b/>
          <w:bCs/>
        </w:rPr>
        <w:fldChar w:fldCharType="end"/>
      </w:r>
      <w:r w:rsidR="005C5B15">
        <w:rPr>
          <w:b/>
          <w:bCs/>
        </w:rPr>
        <w:fldChar w:fldCharType="begin">
          <w:fldData xml:space="preserve">aWNhbCBFdmFsdWF0aW9uIG9mIEZ1Y29pZGFuIGZyb20gQ2xhZG9zaXBob24gb2thbXVyYW51czwv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==
</w:fldData>
        </w:fldChar>
      </w:r>
      <w:r w:rsidR="005C5B15" w:rsidRPr="005C5B15">
        <w:rPr>
          <w:b/>
          <w:bCs/>
          <w:lang w:val="en-US"/>
        </w:rPr>
        <w:instrText xml:space="preserve"> ADDIN EN.CITE.DATA </w:instrText>
      </w:r>
      <w:r w:rsidR="005C5B15">
        <w:rPr>
          <w:b/>
          <w:bCs/>
        </w:rPr>
      </w:r>
      <w:r w:rsidR="005C5B15">
        <w:rPr>
          <w:b/>
          <w:bCs/>
        </w:rPr>
        <w:fldChar w:fldCharType="end"/>
      </w:r>
      <w:r w:rsidR="005C5B15">
        <w:rPr>
          <w:b/>
          <w:bCs/>
        </w:rPr>
        <w:fldChar w:fldCharType="begin">
          <w:fldData xml:space="preserve">dnJyejA5eGt2ZnBzN2VlZXd1eDAyNThyZXJ3MnNzZDVzczIiIHRpbWVzdGFtcD0iMTYxMzE0NDI0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</w:fldData>
        </w:fldChar>
      </w:r>
      <w:r w:rsidR="005C5B15" w:rsidRPr="005C5B15">
        <w:rPr>
          <w:b/>
          <w:bCs/>
          <w:lang w:val="en-US"/>
        </w:rPr>
        <w:instrText xml:space="preserve"> ADDIN EN.CITE.DATA </w:instrText>
      </w:r>
      <w:r w:rsidR="005C5B15">
        <w:rPr>
          <w:b/>
          <w:bCs/>
        </w:rPr>
      </w:r>
      <w:r w:rsidR="005C5B15">
        <w:rPr>
          <w:b/>
          <w:bCs/>
        </w:rPr>
        <w:fldChar w:fldCharType="end"/>
      </w:r>
      <w:r w:rsidR="00505E28" w:rsidRPr="00B16ADF">
        <w:rPr>
          <w:b/>
          <w:bCs/>
        </w:rPr>
        <w:fldChar w:fldCharType="end"/>
      </w:r>
      <w:r w:rsidR="005C5B15" w:rsidRPr="002402B3">
        <w:rPr>
          <w:b/>
          <w:bCs/>
          <w:lang w:val="en-US"/>
        </w:rPr>
        <w:t xml:space="preserve">  </w:t>
      </w:r>
    </w:p>
    <w:p w14:paraId="66BC0CCA" w14:textId="18BC0B6D" w:rsidR="00236526" w:rsidRPr="005C5B15" w:rsidRDefault="00286250">
      <w:pPr>
        <w:rPr>
          <w:lang w:val="fr-FR"/>
        </w:rPr>
      </w:pPr>
      <w:r>
        <w:rPr>
          <w:lang w:val="en-US"/>
        </w:rPr>
        <w:fldChar w:fldCharType="begin">
          <w:fldData xml:space="preserve">b3I+PGF1dGhvcj5TYXJpYW4sIEYuIEQuPC9hdXRob3I+PGF1dGhvcj52YW4gV2lqaywgQS48L2F1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</w:fldData>
        </w:fldChar>
      </w:r>
      <w:r w:rsidR="005C5B15" w:rsidRPr="005C5B15">
        <w:rPr>
          <w:lang w:val="fr-FR"/>
        </w:rPr>
        <w:instrText xml:space="preserve"> ADDIN EN.CITE </w:instrText>
      </w:r>
      <w:r w:rsidR="005C5B15">
        <w:rPr>
          <w:lang w:val="en-US"/>
        </w:rPr>
        <w:fldChar w:fldCharType="begin">
          <w:fldData xml:space="preserve">PEVuZE5vdGU+PENpdGUgSGlkZGVuPSIxIj48QXV0aG9yPktvbXVybzwvQXV0aG9yPjxZZWFyPjIw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==
</w:fldData>
        </w:fldChar>
      </w:r>
      <w:r w:rsidR="005C5B15" w:rsidRPr="005C5B15">
        <w:rPr>
          <w:lang w:val="fr-FR"/>
        </w:rPr>
        <w:instrText xml:space="preserve"> ADDIN EN.CITE.DATA </w:instrText>
      </w:r>
      <w:r w:rsidR="005C5B15">
        <w:rPr>
          <w:lang w:val="en-US"/>
        </w:rPr>
      </w:r>
      <w:r w:rsidR="005C5B15">
        <w:rPr>
          <w:lang w:val="en-US"/>
        </w:rPr>
        <w:fldChar w:fldCharType="end"/>
      </w:r>
      <w:r w:rsidR="005C5B15">
        <w:rPr>
          <w:lang w:val="en-US"/>
        </w:rPr>
        <w:fldChar w:fldCharType="begin">
          <w:fldData xml:space="preserve">YW50aGluIGRpZ2x1Y29zaWRlIGRpZXN0ZXJzPC9rZXl3b3JkPjxrZXl3b3JkPkxpcXVpZCBjaHJv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==
</w:fldData>
        </w:fldChar>
      </w:r>
      <w:r w:rsidR="005C5B15" w:rsidRPr="005C5B15">
        <w:rPr>
          <w:lang w:val="fr-FR"/>
        </w:rPr>
        <w:instrText xml:space="preserve"> ADDIN EN.CITE.DATA </w:instrText>
      </w:r>
      <w:r w:rsidR="005C5B15">
        <w:rPr>
          <w:lang w:val="en-US"/>
        </w:rPr>
      </w:r>
      <w:r w:rsidR="005C5B15">
        <w:rPr>
          <w:lang w:val="en-US"/>
        </w:rPr>
        <w:fldChar w:fldCharType="end"/>
      </w:r>
      <w:r w:rsidR="005C5B15">
        <w:rPr>
          <w:lang w:val="en-US"/>
        </w:rPr>
        <w:fldChar w:fldCharType="begin">
          <w:fldData xml:space="preserve">c2Vjb25kYXJ5LXRpdGxlPjwvdGl0bGVzPjxwZXJpb2RpY2FsPjxmdWxsLXRpdGxlPldhdGVyLCBB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==
</w:fldData>
        </w:fldChar>
      </w:r>
      <w:r w:rsidR="005C5B15" w:rsidRPr="005C5B15">
        <w:rPr>
          <w:lang w:val="fr-FR"/>
        </w:rPr>
        <w:instrText xml:space="preserve"> ADDIN EN.CITE.DATA </w:instrText>
      </w:r>
      <w:r w:rsidR="005C5B15">
        <w:rPr>
          <w:lang w:val="en-US"/>
        </w:rPr>
      </w:r>
      <w:r w:rsidR="005C5B15">
        <w:rPr>
          <w:lang w:val="en-US"/>
        </w:rPr>
        <w:fldChar w:fldCharType="end"/>
      </w:r>
      <w:r w:rsidR="005C5B15">
        <w:rPr>
          <w:lang w:val="en-US"/>
        </w:rPr>
        <w:fldChar w:fldCharType="begin">
          <w:fldData xml:space="preserve">b3I+PGF1dGhvcj5TYXJpYW4sIEYuIEQuPC9hdXRob3I+PGF1dGhvcj52YW4gV2lqaywgQS48L2F1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</w:fldData>
        </w:fldChar>
      </w:r>
      <w:r w:rsidR="005C5B15" w:rsidRPr="005C5B15">
        <w:rPr>
          <w:lang w:val="fr-FR"/>
        </w:rPr>
        <w:instrText xml:space="preserve"> ADDIN EN.CITE.DATA </w:instrText>
      </w:r>
      <w:r w:rsidR="005C5B15">
        <w:rPr>
          <w:lang w:val="en-US"/>
        </w:rPr>
      </w:r>
      <w:r w:rsidR="005C5B15">
        <w:rPr>
          <w:lang w:val="en-US"/>
        </w:rPr>
        <w:fldChar w:fldCharType="end"/>
      </w:r>
      <w:r>
        <w:rPr>
          <w:lang w:val="en-US"/>
        </w:rPr>
        <w:fldChar w:fldCharType="end"/>
      </w:r>
      <w:r w:rsidR="005C5B15">
        <w:rPr>
          <w:lang w:val="en-US"/>
        </w:rPr>
        <w:fldChar w:fldCharType="begin"/>
      </w:r>
      <w:r w:rsidR="005C5B15" w:rsidRPr="005C5B15">
        <w:rPr>
          <w:lang w:val="fr-FR"/>
        </w:rPr>
        <w:instrText xml:space="preserve"> ADDIN EN.CITE &lt;EndNote&gt;&lt;Cite Hidden="1"&gt;&lt;Author&gt;Ma&lt;/Author&gt;&lt;Year&gt;2016&lt;/Year&gt;&lt;RecNum&gt;124&lt;/RecNum&gt;&lt;record&gt;&lt;rec-number&gt;124&lt;/rec-number&gt;&lt;foreign-keys&gt;&lt;key app="EN" db-id="evrrz09xkvfps7eeewux0258rerw2ssd5ss2" timestamp="1610023882"&gt;124&lt;/key&gt;&lt;/foreign-keys&gt;&lt;ref-type name="Journal Article"&gt;17&lt;/ref-type&gt;&lt;contributors&gt;&lt;authors&gt;&lt;author&gt;Ma, Xiao-Nian&lt;/author&gt;&lt;author&gt;Chen, Tian-Peng&lt;/author&gt;&lt;author&gt;Yang, Bo&lt;/author&gt;&lt;author&gt;Liu, Jin&lt;/author&gt;&lt;author&gt;Chen, Feng&lt;/author&gt;&lt;/authors&gt;&lt;/contributors&gt;&lt;titles&gt;&lt;title&gt;Lipid Production from Nannochloropsis&lt;/title&gt;&lt;secondary-title&gt;Marine drugs&lt;/secondary-title&gt;&lt;alt-title&gt;Mar Drugs&lt;/alt-title&gt;&lt;/titles&gt;&lt;periodical&gt;&lt;full-title&gt;Marine drugs&lt;/full-title&gt;&lt;abbr-1&gt;Mar Drugs&lt;/abbr-1&gt;&lt;/periodical&gt;&lt;alt-periodical&gt;&lt;full-title&gt;Marine drugs&lt;/full-title&gt;&lt;abbr-1&gt;Mar Drugs&lt;/abbr-1&gt;&lt;/alt-periodical&gt;&lt;pages&gt;61&lt;/pages&gt;&lt;volume&gt;14&lt;/volume&gt;&lt;number&gt;4&lt;/number&gt;&lt;keywords&gt;&lt;keyword&gt;Nannochloropsis&lt;/keyword&gt;&lt;keyword&gt;cultivation&lt;/keyword&gt;&lt;keyword&gt;eicosapentaenoic acid&lt;/keyword&gt;&lt;keyword&gt;genetic engineering&lt;/keyword&gt;&lt;keyword&gt;lipid accumulation&lt;/keyword&gt;&lt;keyword&gt;triacylglycerol&lt;/keyword&gt;&lt;keyword&gt;Animals&lt;/keyword&gt;&lt;keyword&gt;Biotechnology/methods&lt;/keyword&gt;&lt;keyword&gt;Eicosapentaenoic Acid/biosynthesis&lt;/keyword&gt;&lt;keyword&gt;Fatty Acids, Omega-3/biosynthesis&lt;/keyword&gt;&lt;keyword&gt;Humans&lt;/keyword&gt;&lt;keyword&gt;Lipids/*biosynthesis&lt;/keyword&gt;&lt;keyword&gt;Microalgae/*metabolism&lt;/keyword&gt;&lt;keyword&gt;Stramenopiles/*metabolism&lt;/keyword&gt;&lt;keyword&gt;Triglycerides/biosynthesis&lt;/keyword&gt;&lt;/keywords&gt;&lt;dates&gt;&lt;year&gt;2016&lt;/year&gt;&lt;/dates&gt;&lt;publisher&gt;MDPI&lt;/publisher&gt;&lt;isbn&gt;1660-3397&lt;/isbn&gt;&lt;accession-num&gt;27023568&lt;/accession-num&gt;&lt;urls&gt;&lt;related-urls&gt;&lt;url&gt;https://pubmed.ncbi.nlm.nih.gov/27023568&lt;/url&gt;&lt;url&gt;https://www.ncbi.nlm.nih.gov/pmc/articles/PMC4849066/&lt;/url&gt;&lt;url&gt;https://res.mdpi.com/d_attachment/marinedrugs/marinedrugs-14-00061/article_deploy/marinedrugs-14-00061.pdf&lt;/url&gt;&lt;/related-urls&gt;&lt;/urls&gt;&lt;electronic-resource-num&gt;10.3390/md14040061&lt;/electronic-resource-num&gt;&lt;remote-database-name&gt;PubMed&lt;/remote-database-name&gt;&lt;language&gt;eng&lt;/language&gt;&lt;/record&gt;&lt;/Cite&gt;&lt;/EndNote&gt;</w:instrText>
      </w:r>
      <w:r w:rsidR="005C5B15">
        <w:rPr>
          <w:lang w:val="en-US"/>
        </w:rPr>
        <w:fldChar w:fldCharType="separate"/>
      </w:r>
      <w:r w:rsidR="005C5B15">
        <w:rPr>
          <w:lang w:val="en-US"/>
        </w:rPr>
        <w:fldChar w:fldCharType="end"/>
      </w:r>
    </w:p>
    <w:p w14:paraId="34661101" w14:textId="2A9EC1BC" w:rsidR="00326C43" w:rsidRPr="005C5B15" w:rsidRDefault="00326C43">
      <w:pPr>
        <w:rPr>
          <w:lang w:val="fr-FR"/>
        </w:rPr>
      </w:pPr>
      <w:r>
        <w:fldChar w:fldCharType="begin">
          <w:fldData xml:space="preserve">MTwvdXJsPjwvcmVsYXRlZC11cmxzPjwvdXJscz48ZWxlY3Ryb25pYy1yZXNvdXJjZS1udW0+MTAu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</w:fldData>
        </w:fldChar>
      </w:r>
      <w:r w:rsidR="00D1425D" w:rsidRPr="005C5B15">
        <w:rPr>
          <w:lang w:val="fr-FR"/>
        </w:rPr>
        <w:instrText xml:space="preserve"> ADDIN EN.CITE </w:instrText>
      </w:r>
      <w:r w:rsidR="00D1425D">
        <w:fldChar w:fldCharType="begin">
          <w:fldData xml:space="preserve">PEVuZE5vdGU+PENpdGUgSGlkZGVuPSIxIj48QXV0aG9yPk1va2FkeTwvQXV0aG9yPjxZZWFyPjE5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==
</w:fldData>
        </w:fldChar>
      </w:r>
      <w:r w:rsidR="00D1425D" w:rsidRPr="005C5B15">
        <w:rPr>
          <w:lang w:val="fr-FR"/>
        </w:rPr>
        <w:instrText xml:space="preserve"> ADDIN EN.CITE.DATA </w:instrText>
      </w:r>
      <w:r w:rsidR="00D1425D">
        <w:fldChar w:fldCharType="end"/>
      </w:r>
      <w:r w:rsidR="00D1425D">
        <w:fldChar w:fldCharType="begin">
          <w:fldData xml:space="preserve">ZWNvcmQ+PC9DaXRlPjxDaXRlIEhpZGRlbj0iMSI+PEF1dGhvcj5EdTwvQXV0aG9yPjxZZWFyPjIw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BhZ2VzPjk2NTwvcGFnZXM+PHZvbHVtZT4xMDwvdm9sdW1lPjxudW1iZXI+ODwvbnVtYmVyPjxr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==
</w:fldData>
        </w:fldChar>
      </w:r>
      <w:r w:rsidR="00D1425D" w:rsidRPr="005C5B15">
        <w:rPr>
          <w:lang w:val="fr-FR"/>
        </w:rPr>
        <w:instrText xml:space="preserve"> ADDIN EN.CITE.DATA </w:instrText>
      </w:r>
      <w:r w:rsidR="00D1425D">
        <w:fldChar w:fldCharType="end"/>
      </w:r>
      <w:r w:rsidR="00D1425D">
        <w:fldChar w:fldCharType="begin">
          <w:fldData xml:space="preserve">MTwvdXJsPjwvcmVsYXRlZC11cmxzPjwvdXJscz48ZWxlY3Ryb25pYy1yZXNvdXJjZS1udW0+MTAu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</w:fldData>
        </w:fldChar>
      </w:r>
      <w:r w:rsidR="00D1425D" w:rsidRPr="005C5B15">
        <w:rPr>
          <w:lang w:val="fr-FR"/>
        </w:rPr>
        <w:instrText xml:space="preserve"> ADDIN EN.CITE.DATA </w:instrText>
      </w:r>
      <w:r w:rsidR="00D1425D">
        <w:fldChar w:fldCharType="end"/>
      </w:r>
      <w:r>
        <w:fldChar w:fldCharType="end"/>
      </w:r>
    </w:p>
    <w:p w14:paraId="49A7D94B" w14:textId="77777777" w:rsidR="005C5B15" w:rsidRPr="005C5B15" w:rsidRDefault="00505E28" w:rsidP="005C5B15">
      <w:pPr>
        <w:pStyle w:val="EndNoteBibliography"/>
        <w:ind w:left="720" w:hanging="720"/>
      </w:pPr>
      <w:r>
        <w:fldChar w:fldCharType="begin"/>
      </w:r>
      <w:r>
        <w:instrText xml:space="preserve"> ADDIN EN.REFLIST </w:instrText>
      </w:r>
      <w:r>
        <w:fldChar w:fldCharType="separate"/>
      </w:r>
      <w:r w:rsidR="005C5B15" w:rsidRPr="005C5B15">
        <w:t>Abad S and Turon X, 2015. Biotechnological Production of Docosahexaenoic Acid Using Aurantiochytrium limacinum: Carbon Sources Comparison And Growth Characterization. Marine drugs,</w:t>
      </w:r>
      <w:r w:rsidR="005C5B15" w:rsidRPr="005C5B15">
        <w:rPr>
          <w:i/>
        </w:rPr>
        <w:t xml:space="preserve"> </w:t>
      </w:r>
      <w:r w:rsidR="005C5B15" w:rsidRPr="005C5B15">
        <w:t>13, 7275-7284.</w:t>
      </w:r>
    </w:p>
    <w:p w14:paraId="0CC2BF6E" w14:textId="77777777" w:rsidR="005C5B15" w:rsidRPr="005C5B15" w:rsidRDefault="005C5B15" w:rsidP="005C5B15">
      <w:pPr>
        <w:pStyle w:val="EndNoteBibliography"/>
        <w:ind w:left="720" w:hanging="720"/>
      </w:pPr>
      <w:r w:rsidRPr="005C5B15">
        <w:t>Abe K, Hattori H and Hirano M, 2007. Accumulation and antioxidant activity of secondary carotenoids in the aerial microalga Coelastrella striolata var. multistriata. Food Chemistry,</w:t>
      </w:r>
      <w:r w:rsidRPr="005C5B15">
        <w:rPr>
          <w:i/>
        </w:rPr>
        <w:t xml:space="preserve"> </w:t>
      </w:r>
      <w:r w:rsidRPr="005C5B15">
        <w:t>100, 656-661.</w:t>
      </w:r>
    </w:p>
    <w:p w14:paraId="3D49D62E" w14:textId="77777777" w:rsidR="005C5B15" w:rsidRPr="005C5B15" w:rsidRDefault="005C5B15" w:rsidP="005C5B15">
      <w:pPr>
        <w:pStyle w:val="EndNoteBibliography"/>
        <w:ind w:left="720" w:hanging="720"/>
      </w:pPr>
      <w:r w:rsidRPr="005C5B15">
        <w:t>Accoroni S, Romagnoli T, Penna A, Capellacci S, Ciminiello P, Dell'Aversano C, Tartaglione L, Abboud–Abi Saab M, Giussani V, Asnaghi V, Chiantore M and Totti C, 2016. Ostreopsis fattorussoi sp. nov. (Dinophyceae), a new benthic toxic Ostreopsis species from the eastern Mediterranean Sea. Journal of Phycology,</w:t>
      </w:r>
      <w:r w:rsidRPr="005C5B15">
        <w:rPr>
          <w:i/>
        </w:rPr>
        <w:t xml:space="preserve"> </w:t>
      </w:r>
      <w:r w:rsidRPr="005C5B15">
        <w:t>52, 1064-1084.</w:t>
      </w:r>
    </w:p>
    <w:p w14:paraId="543BE053" w14:textId="77777777" w:rsidR="005C5B15" w:rsidRPr="005C5B15" w:rsidRDefault="005C5B15" w:rsidP="005C5B15">
      <w:pPr>
        <w:pStyle w:val="EndNoteBibliography"/>
        <w:ind w:left="720" w:hanging="720"/>
      </w:pPr>
      <w:r w:rsidRPr="005C5B15">
        <w:t>Ahmed M, Stal LJ and Hasnain S, 2014. The morphology and bioactivity of the rice field cyanobacterium Leptolyngbya. Rev Biol Trop,</w:t>
      </w:r>
      <w:r w:rsidRPr="005C5B15">
        <w:rPr>
          <w:i/>
        </w:rPr>
        <w:t xml:space="preserve"> </w:t>
      </w:r>
      <w:r w:rsidRPr="005C5B15">
        <w:t>62, 1251-1260.</w:t>
      </w:r>
    </w:p>
    <w:p w14:paraId="2DF92D04" w14:textId="77777777" w:rsidR="005C5B15" w:rsidRPr="005C5B15" w:rsidRDefault="005C5B15" w:rsidP="005C5B15">
      <w:pPr>
        <w:pStyle w:val="EndNoteBibliography"/>
        <w:ind w:left="720" w:hanging="720"/>
      </w:pPr>
      <w:r w:rsidRPr="005C5B15">
        <w:t>Akcaalan R, Köker L, Oğuz A, Spoof L, Meriluoto J and Albay M, 2014. First report of cylindrospermopsin production by two cyanobacteria (Dolichospermum mendotae and Chrysosporum ovalisporum) in Lake Iznik, Turkey. Toxins,</w:t>
      </w:r>
      <w:r w:rsidRPr="005C5B15">
        <w:rPr>
          <w:i/>
        </w:rPr>
        <w:t xml:space="preserve"> </w:t>
      </w:r>
      <w:r w:rsidRPr="005C5B15">
        <w:t>6, 3173-3186.</w:t>
      </w:r>
    </w:p>
    <w:p w14:paraId="321DCE37" w14:textId="77777777" w:rsidR="005C5B15" w:rsidRPr="005C5B15" w:rsidRDefault="005C5B15" w:rsidP="005C5B15">
      <w:pPr>
        <w:pStyle w:val="EndNoteBibliography"/>
        <w:ind w:left="720" w:hanging="720"/>
      </w:pPr>
      <w:r w:rsidRPr="005C5B15">
        <w:t>Aktan Y and Keskin Ç, 2017. Second Habitat Record of Polykrikos hartmannii W. Zimm. (Dinophyceae) in the South Aegean Sea, Eastern Mediterranean. Turkish Journal of Fisheries and Aquatic Sciences,</w:t>
      </w:r>
      <w:r w:rsidRPr="005C5B15">
        <w:rPr>
          <w:i/>
        </w:rPr>
        <w:t xml:space="preserve"> </w:t>
      </w:r>
      <w:r w:rsidRPr="005C5B15">
        <w:t>17, 1077-1081.</w:t>
      </w:r>
    </w:p>
    <w:p w14:paraId="1CA026C9" w14:textId="77777777" w:rsidR="005C5B15" w:rsidRPr="005C5B15" w:rsidRDefault="005C5B15" w:rsidP="005C5B15">
      <w:pPr>
        <w:pStyle w:val="EndNoteBibliography"/>
        <w:ind w:left="720" w:hanging="720"/>
      </w:pPr>
      <w:r w:rsidRPr="005C5B15">
        <w:t>Alquezar R and Anastasi A, 2013. The Use of the Cyanobacteria, Cyanobium sp., as a Suitable Organism for Toxicity Testing by Flow Cytometry. Bulletin of Environmental Contamination and Toxicology,</w:t>
      </w:r>
      <w:r w:rsidRPr="005C5B15">
        <w:rPr>
          <w:i/>
        </w:rPr>
        <w:t xml:space="preserve"> </w:t>
      </w:r>
      <w:r w:rsidRPr="005C5B15">
        <w:t>90, 684-690.</w:t>
      </w:r>
    </w:p>
    <w:p w14:paraId="3BBFF356" w14:textId="77777777" w:rsidR="005C5B15" w:rsidRPr="005C5B15" w:rsidRDefault="005C5B15" w:rsidP="005C5B15">
      <w:pPr>
        <w:pStyle w:val="EndNoteBibliography"/>
        <w:ind w:left="720" w:hanging="720"/>
      </w:pPr>
      <w:r w:rsidRPr="005C5B15">
        <w:t>Álvarez–Salgado XA, Nieto–Cid M, Piedracoba S, Crespo BG, Gago J, Brea S, Teixeira IG, Figueiras FG, Garrido JL, Rosón G, Castro CG and Gilcoto M, 2005. Origin and fate of a bloom of Skeletonema costatum during a winter upwelling/downwelling sequence in the Ría de Vigo (NW Spain). Journal of Marine Research,</w:t>
      </w:r>
      <w:r w:rsidRPr="005C5B15">
        <w:rPr>
          <w:i/>
        </w:rPr>
        <w:t xml:space="preserve"> </w:t>
      </w:r>
      <w:r w:rsidRPr="005C5B15">
        <w:t>63, 1127-1149.</w:t>
      </w:r>
    </w:p>
    <w:p w14:paraId="30A041CE" w14:textId="77777777" w:rsidR="005C5B15" w:rsidRPr="005C5B15" w:rsidRDefault="005C5B15" w:rsidP="005C5B15">
      <w:pPr>
        <w:pStyle w:val="EndNoteBibliography"/>
        <w:ind w:left="720" w:hanging="720"/>
      </w:pPr>
      <w:r w:rsidRPr="005C5B15">
        <w:t>Álvarez G, Uribe E, Regueiro J, Blanco J and Fraga S, 2016. Gonyaulax taylorii, a new yessotoxins-producer dinoflagellate species from Chilean waters. Harmful algae,</w:t>
      </w:r>
      <w:r w:rsidRPr="005C5B15">
        <w:rPr>
          <w:i/>
        </w:rPr>
        <w:t xml:space="preserve"> </w:t>
      </w:r>
      <w:r w:rsidRPr="005C5B15">
        <w:t>58, 8-15.</w:t>
      </w:r>
    </w:p>
    <w:p w14:paraId="3060B4A3" w14:textId="77777777" w:rsidR="005C5B15" w:rsidRPr="005C5B15" w:rsidRDefault="005C5B15" w:rsidP="005C5B15">
      <w:pPr>
        <w:pStyle w:val="EndNoteBibliography"/>
        <w:ind w:left="720" w:hanging="720"/>
      </w:pPr>
      <w:r w:rsidRPr="005C5B15">
        <w:t>Anderson DM, Alpermann TJ, Cembella AD, Collos Y, Masseret E and Montresor M, 2012. The globally distributed genus Alexandrium: multifaceted roles in marine ecosystems and impacts on human health. Harmful algae,</w:t>
      </w:r>
      <w:r w:rsidRPr="005C5B15">
        <w:rPr>
          <w:i/>
        </w:rPr>
        <w:t xml:space="preserve"> </w:t>
      </w:r>
      <w:r w:rsidRPr="005C5B15">
        <w:t>14, 10-35.</w:t>
      </w:r>
    </w:p>
    <w:p w14:paraId="5944DF66" w14:textId="77777777" w:rsidR="005C5B15" w:rsidRPr="005C5B15" w:rsidRDefault="005C5B15" w:rsidP="005C5B15">
      <w:pPr>
        <w:pStyle w:val="EndNoteBibliography"/>
        <w:ind w:left="720" w:hanging="720"/>
      </w:pPr>
      <w:r w:rsidRPr="005C5B15">
        <w:t>Arun N and Singh DP, 2014. A review on pharmacological applications of halophilic alga Dunaliella. Indian Journal of Geo-Marine Sciences,</w:t>
      </w:r>
      <w:r w:rsidRPr="005C5B15">
        <w:rPr>
          <w:i/>
        </w:rPr>
        <w:t xml:space="preserve"> </w:t>
      </w:r>
      <w:r w:rsidRPr="005C5B15">
        <w:t>45, 440-447.</w:t>
      </w:r>
    </w:p>
    <w:p w14:paraId="2C3BAA4A" w14:textId="77777777" w:rsidR="005C5B15" w:rsidRPr="005C5B15" w:rsidRDefault="005C5B15" w:rsidP="005C5B15">
      <w:pPr>
        <w:pStyle w:val="EndNoteBibliography"/>
        <w:ind w:left="720" w:hanging="720"/>
      </w:pPr>
      <w:r w:rsidRPr="005C5B15">
        <w:t>Ask EI, Batibasaga JA, Zertuche-Gonzalez JA and de San M, 2003. Three decades of Kappaphycus alvarezii (Rhodophyta) introduction to non-endemic locations. Proceedings of the International Seaweed Symposium,</w:t>
      </w:r>
      <w:r w:rsidRPr="005C5B15">
        <w:rPr>
          <w:i/>
        </w:rPr>
        <w:t xml:space="preserve"> </w:t>
      </w:r>
      <w:r w:rsidRPr="005C5B15">
        <w:t>17, 49-58.</w:t>
      </w:r>
    </w:p>
    <w:p w14:paraId="1BAD4DB6" w14:textId="7DDCA81C" w:rsidR="005C5B15" w:rsidRPr="005C5B15" w:rsidRDefault="005C5B15" w:rsidP="005C5B15">
      <w:pPr>
        <w:pStyle w:val="EndNoteBibliography"/>
        <w:ind w:left="720" w:hanging="720"/>
      </w:pPr>
      <w:r w:rsidRPr="005C5B15">
        <w:t xml:space="preserve">ATCC, 2021. Algae collection. </w:t>
      </w:r>
      <w:hyperlink r:id="rId6" w:history="1">
        <w:r w:rsidRPr="005C5B15">
          <w:rPr>
            <w:rStyle w:val="Hyperlink"/>
          </w:rPr>
          <w:t>https://www.lgcstandards-atcc.org/search?title=Algae%20(Alphanumeric)#q=%40productline%3DG031&amp;sort=relevancy&amp;f:contentTypeFacetATCC=[Products</w:t>
        </w:r>
      </w:hyperlink>
      <w:r w:rsidRPr="005C5B15">
        <w:t xml:space="preserve">]. </w:t>
      </w:r>
    </w:p>
    <w:p w14:paraId="03CD1FE4" w14:textId="77777777" w:rsidR="005C5B15" w:rsidRPr="005C5B15" w:rsidRDefault="005C5B15" w:rsidP="005C5B15">
      <w:pPr>
        <w:pStyle w:val="EndNoteBibliography"/>
        <w:ind w:left="720" w:hanging="720"/>
      </w:pPr>
      <w:r w:rsidRPr="005C5B15">
        <w:t>Axtell NR, Sternberg SPK and Claussen K, 2003. Lead and nickel removal using Microspora and Lemna minor. Bioresource Technology,</w:t>
      </w:r>
      <w:r w:rsidRPr="005C5B15">
        <w:rPr>
          <w:i/>
        </w:rPr>
        <w:t xml:space="preserve"> </w:t>
      </w:r>
      <w:r w:rsidRPr="005C5B15">
        <w:t>89, 41-48.</w:t>
      </w:r>
    </w:p>
    <w:p w14:paraId="6AE43C6B" w14:textId="77777777" w:rsidR="005C5B15" w:rsidRPr="005C5B15" w:rsidRDefault="005C5B15" w:rsidP="005C5B15">
      <w:pPr>
        <w:pStyle w:val="EndNoteBibliography"/>
        <w:ind w:left="720" w:hanging="720"/>
      </w:pPr>
      <w:r w:rsidRPr="005C5B15">
        <w:t>Bergman B, Sandh G, Lin S, Larsson J and Carpenter EJ, 2013. Trichodesmium--a widespread marine cyanobacterium with unusual nitrogen fixation properties. FEMS microbiology reviews,</w:t>
      </w:r>
      <w:r w:rsidRPr="005C5B15">
        <w:rPr>
          <w:i/>
        </w:rPr>
        <w:t xml:space="preserve"> </w:t>
      </w:r>
      <w:r w:rsidRPr="005C5B15">
        <w:t>37, 286-302.</w:t>
      </w:r>
    </w:p>
    <w:p w14:paraId="367D0C80" w14:textId="77777777" w:rsidR="005C5B15" w:rsidRPr="005C5B15" w:rsidRDefault="005C5B15" w:rsidP="005C5B15">
      <w:pPr>
        <w:pStyle w:val="EndNoteBibliography"/>
        <w:ind w:left="720" w:hanging="720"/>
      </w:pPr>
      <w:r w:rsidRPr="005C5B15">
        <w:t>Bermejo R, MacMonagail M, Heesch S, Mendes A, Edwards M, Fenton O, Knöller K, Daly E and Morrison L, 2020. The arrival of a red invasive seaweed to a nutrient over-enriched estuary increases the spatial extent of macroalgal blooms. Marine Environmental Research,</w:t>
      </w:r>
      <w:r w:rsidRPr="005C5B15">
        <w:rPr>
          <w:i/>
        </w:rPr>
        <w:t xml:space="preserve"> </w:t>
      </w:r>
      <w:r w:rsidRPr="005C5B15">
        <w:t>158, 104944.</w:t>
      </w:r>
    </w:p>
    <w:p w14:paraId="4575A996" w14:textId="77777777" w:rsidR="005C5B15" w:rsidRPr="005C5B15" w:rsidRDefault="005C5B15" w:rsidP="005C5B15">
      <w:pPr>
        <w:pStyle w:val="EndNoteBibliography"/>
        <w:ind w:left="720" w:hanging="720"/>
      </w:pPr>
      <w:r w:rsidRPr="005C5B15">
        <w:t>Bernstein IL and Safferman RS, 1966. Sensitivity of skin and bronchial mucosa to green algae. Journal of Allergy,</w:t>
      </w:r>
      <w:r w:rsidRPr="005C5B15">
        <w:rPr>
          <w:i/>
        </w:rPr>
        <w:t xml:space="preserve"> </w:t>
      </w:r>
      <w:r w:rsidRPr="005C5B15">
        <w:t>38, 166-173.</w:t>
      </w:r>
    </w:p>
    <w:p w14:paraId="75FC12BD" w14:textId="77777777" w:rsidR="005C5B15" w:rsidRPr="005C5B15" w:rsidRDefault="005C5B15" w:rsidP="005C5B15">
      <w:pPr>
        <w:pStyle w:val="EndNoteBibliography"/>
        <w:ind w:left="720" w:hanging="720"/>
      </w:pPr>
      <w:r w:rsidRPr="005C5B15">
        <w:t>Bernstein JA, Ghosh D, Levin LS, Zheng S, Carmichael W, Lummus Z and Bernstein IL, 2011. Cyanobacteria: an unrecognized ubiquitous sensitizing allergen? Allergy Asthma Proc,</w:t>
      </w:r>
      <w:r w:rsidRPr="005C5B15">
        <w:rPr>
          <w:i/>
        </w:rPr>
        <w:t xml:space="preserve"> </w:t>
      </w:r>
      <w:r w:rsidRPr="005C5B15">
        <w:t>32, 106-110.</w:t>
      </w:r>
    </w:p>
    <w:p w14:paraId="7AE67FF8" w14:textId="77777777" w:rsidR="005C5B15" w:rsidRPr="005C5B15" w:rsidRDefault="005C5B15" w:rsidP="005C5B15">
      <w:pPr>
        <w:pStyle w:val="EndNoteBibliography"/>
        <w:ind w:left="720" w:hanging="720"/>
      </w:pPr>
      <w:r w:rsidRPr="005C5B15">
        <w:t>Bixler HJ and Porse H, 2011. A decade of change in the seaweed hydrocolloids industry. J Appl Phycol,</w:t>
      </w:r>
      <w:r w:rsidRPr="005C5B15">
        <w:rPr>
          <w:i/>
        </w:rPr>
        <w:t xml:space="preserve"> </w:t>
      </w:r>
      <w:r w:rsidRPr="005C5B15">
        <w:t>23, 321-335.</w:t>
      </w:r>
    </w:p>
    <w:p w14:paraId="594779FF" w14:textId="77777777" w:rsidR="005C5B15" w:rsidRPr="005C5B15" w:rsidRDefault="005C5B15" w:rsidP="005C5B15">
      <w:pPr>
        <w:pStyle w:val="EndNoteBibliography"/>
        <w:ind w:left="720" w:hanging="720"/>
      </w:pPr>
      <w:r w:rsidRPr="005C5B15">
        <w:t>Bjordal MV, Jensen KH and Sjøtun K, 2020. A field study of the edible red alga Vertebrata lanosa (Rhodophyta). J Appl Phycol,</w:t>
      </w:r>
      <w:r w:rsidRPr="005C5B15">
        <w:rPr>
          <w:i/>
        </w:rPr>
        <w:t xml:space="preserve"> </w:t>
      </w:r>
      <w:r w:rsidRPr="005C5B15">
        <w:t>32, 671-681.</w:t>
      </w:r>
    </w:p>
    <w:p w14:paraId="0E7C00A2" w14:textId="77777777" w:rsidR="005C5B15" w:rsidRPr="005C5B15" w:rsidRDefault="005C5B15" w:rsidP="005C5B15">
      <w:pPr>
        <w:pStyle w:val="EndNoteBibliography"/>
        <w:ind w:left="720" w:hanging="720"/>
      </w:pPr>
      <w:r w:rsidRPr="005C5B15">
        <w:lastRenderedPageBreak/>
        <w:t>Bondu S, Deslandes E, Fabre MS, Berthou C and Guangli Y, 2010. Carrageenan from Solieria chordalis (Gigartinales): Structural analysis and immunological activities of the low molecular weight fractions. Carbohydrate Polymers,</w:t>
      </w:r>
      <w:r w:rsidRPr="005C5B15">
        <w:rPr>
          <w:i/>
        </w:rPr>
        <w:t xml:space="preserve"> </w:t>
      </w:r>
      <w:r w:rsidRPr="005C5B15">
        <w:t>81, 448-460.</w:t>
      </w:r>
    </w:p>
    <w:p w14:paraId="2F3130A0" w14:textId="77777777" w:rsidR="005C5B15" w:rsidRPr="005C5B15" w:rsidRDefault="005C5B15" w:rsidP="005C5B15">
      <w:pPr>
        <w:pStyle w:val="EndNoteBibliography"/>
        <w:ind w:left="720" w:hanging="720"/>
      </w:pPr>
      <w:r w:rsidRPr="005C5B15">
        <w:t>Bonneville M, Saint-Mezard P, Benetiere J, Hennino A, Pernet I, Denis A and Nicolas J, 2007. Laminaria ochroleuca extract reduces skin inflammation. Journal of the European Academy of Dermatology and Venereology,</w:t>
      </w:r>
      <w:r w:rsidRPr="005C5B15">
        <w:rPr>
          <w:i/>
        </w:rPr>
        <w:t xml:space="preserve"> </w:t>
      </w:r>
      <w:r w:rsidRPr="005C5B15">
        <w:t>21, 1124-1125.</w:t>
      </w:r>
    </w:p>
    <w:p w14:paraId="4C758ABA" w14:textId="77777777" w:rsidR="005C5B15" w:rsidRPr="005C5B15" w:rsidRDefault="005C5B15" w:rsidP="005C5B15">
      <w:pPr>
        <w:pStyle w:val="EndNoteBibliography"/>
        <w:ind w:left="720" w:hanging="720"/>
      </w:pPr>
      <w:r w:rsidRPr="005C5B15">
        <w:t>Booth BC, Larouche P, Bélanger S, Klein B, Amiel D and Mei ZP, 2002. Dynamics of Chaetoceros socialis blooms in the North Water. Deep Sea Research Part II: Topical Studies in Oceanography,</w:t>
      </w:r>
      <w:r w:rsidRPr="005C5B15">
        <w:rPr>
          <w:i/>
        </w:rPr>
        <w:t xml:space="preserve"> </w:t>
      </w:r>
      <w:r w:rsidRPr="005C5B15">
        <w:t>49, 5003-5025.</w:t>
      </w:r>
    </w:p>
    <w:p w14:paraId="4CF5D55F" w14:textId="77777777" w:rsidR="005C5B15" w:rsidRPr="005C5B15" w:rsidRDefault="005C5B15" w:rsidP="005C5B15">
      <w:pPr>
        <w:pStyle w:val="EndNoteBibliography"/>
        <w:ind w:left="720" w:hanging="720"/>
      </w:pPr>
      <w:r w:rsidRPr="005C5B15">
        <w:t>Borowitzka MA, 2018. Chapter 3 - Biology of Microalgae. In: Microalgae in Health and Disease Prevention. IA Levine, J Fleurence. Academic Press, 23-72.</w:t>
      </w:r>
    </w:p>
    <w:p w14:paraId="0406E7AE" w14:textId="77777777" w:rsidR="005C5B15" w:rsidRPr="005C5B15" w:rsidRDefault="005C5B15" w:rsidP="005C5B15">
      <w:pPr>
        <w:pStyle w:val="EndNoteBibliography"/>
        <w:ind w:left="720" w:hanging="720"/>
      </w:pPr>
      <w:r w:rsidRPr="005C5B15">
        <w:t>Bravo I, Garcés E, Diogène J, Fraga S, Sampedro N and Figueroa RI, 2006. Resting cysts of the toxigenic dinoflagellate genus Alexandrium in recent sediments from the Western Mediterranean coast, including the first description of cysts of A. kutnerae and A. peruvianum. European Journal of Phycology,</w:t>
      </w:r>
      <w:r w:rsidRPr="005C5B15">
        <w:rPr>
          <w:i/>
        </w:rPr>
        <w:t xml:space="preserve"> </w:t>
      </w:r>
      <w:r w:rsidRPr="005C5B15">
        <w:t>41, 293-302.</w:t>
      </w:r>
    </w:p>
    <w:p w14:paraId="55079991" w14:textId="77777777" w:rsidR="005C5B15" w:rsidRPr="005C5B15" w:rsidRDefault="005C5B15" w:rsidP="005C5B15">
      <w:pPr>
        <w:pStyle w:val="EndNoteBibliography"/>
        <w:ind w:left="720" w:hanging="720"/>
      </w:pPr>
      <w:r w:rsidRPr="005C5B15">
        <w:t>Brooks F, Rindi F, Suto Y, Ohtani S and Green M, 2015. The Trentepohliales (Ulvophyceae, Chlorophyta): An Unusual Algal Order and its Novel Plant Pathogen—Cephaleuros. Plant Disease,</w:t>
      </w:r>
      <w:r w:rsidRPr="005C5B15">
        <w:rPr>
          <w:i/>
        </w:rPr>
        <w:t xml:space="preserve"> </w:t>
      </w:r>
      <w:r w:rsidRPr="005C5B15">
        <w:t>99, 740-753.</w:t>
      </w:r>
    </w:p>
    <w:p w14:paraId="6375FEC6" w14:textId="77777777" w:rsidR="005C5B15" w:rsidRPr="005C5B15" w:rsidRDefault="005C5B15" w:rsidP="005C5B15">
      <w:pPr>
        <w:pStyle w:val="EndNoteBibliography"/>
        <w:ind w:left="720" w:hanging="720"/>
      </w:pPr>
      <w:r w:rsidRPr="005C5B15">
        <w:t>Brown Jr. RM and Lester RN, 1965. Comparative Immunology of the Algal Genera Tetracystis and Chlorococcum. Journal of Phycology,</w:t>
      </w:r>
      <w:r w:rsidRPr="005C5B15">
        <w:rPr>
          <w:i/>
        </w:rPr>
        <w:t xml:space="preserve"> </w:t>
      </w:r>
      <w:r w:rsidRPr="005C5B15">
        <w:t>1, 60-65.</w:t>
      </w:r>
    </w:p>
    <w:p w14:paraId="2D1168D9" w14:textId="77777777" w:rsidR="005C5B15" w:rsidRPr="005C5B15" w:rsidRDefault="005C5B15" w:rsidP="005C5B15">
      <w:pPr>
        <w:pStyle w:val="EndNoteBibliography"/>
        <w:ind w:left="720" w:hanging="720"/>
      </w:pPr>
      <w:r w:rsidRPr="005C5B15">
        <w:t>Bruno M, Coccia A and Volterra L, 1993. Ecology of mucilage production by Amphora coffeaeformis var. perpusilla blooms of Adriatic Sea. Water, Air, and Soil Pollution,</w:t>
      </w:r>
      <w:r w:rsidRPr="005C5B15">
        <w:rPr>
          <w:i/>
        </w:rPr>
        <w:t xml:space="preserve"> </w:t>
      </w:r>
      <w:r w:rsidRPr="005C5B15">
        <w:t>69, 201-207.</w:t>
      </w:r>
    </w:p>
    <w:p w14:paraId="572ACB43" w14:textId="77777777" w:rsidR="005C5B15" w:rsidRPr="005C5B15" w:rsidRDefault="005C5B15" w:rsidP="005C5B15">
      <w:pPr>
        <w:pStyle w:val="EndNoteBibliography"/>
        <w:ind w:left="720" w:hanging="720"/>
      </w:pPr>
      <w:r w:rsidRPr="005C5B15">
        <w:t>Burger-Wiersma T, Stal LJ and Mur LR, 1989. Prochlorothrix hollandicagen. nov., sp. nov., a filamentous oxygenic photoautotrophic procaryote containing chlorophylls a and b: assignment to Prochlorotrichaceae fam. nov. and order Prochlorales Florenzano, Balloni, and Materassi 1986, with emendation of the ordinal description. International Journal of Systematic Bacteriology,</w:t>
      </w:r>
      <w:r w:rsidRPr="005C5B15">
        <w:rPr>
          <w:i/>
        </w:rPr>
        <w:t xml:space="preserve"> </w:t>
      </w:r>
      <w:r w:rsidRPr="005C5B15">
        <w:t>39, 250-257.</w:t>
      </w:r>
    </w:p>
    <w:p w14:paraId="5866CE58" w14:textId="04CE9861" w:rsidR="005C5B15" w:rsidRPr="005C5B15" w:rsidRDefault="005C5B15" w:rsidP="005C5B15">
      <w:pPr>
        <w:pStyle w:val="EndNoteBibliography"/>
        <w:ind w:left="720" w:hanging="720"/>
        <w:rPr>
          <w:i/>
        </w:rPr>
      </w:pPr>
      <w:r w:rsidRPr="005C5B15">
        <w:t xml:space="preserve">CABI, 2021. Invasive Species Compendium. </w:t>
      </w:r>
      <w:hyperlink r:id="rId7" w:history="1">
        <w:r w:rsidRPr="005C5B15">
          <w:rPr>
            <w:rStyle w:val="Hyperlink"/>
          </w:rPr>
          <w:t>https://www.cabi.org/ISC</w:t>
        </w:r>
      </w:hyperlink>
      <w:r w:rsidRPr="005C5B15">
        <w:t>,</w:t>
      </w:r>
      <w:r w:rsidRPr="005C5B15">
        <w:rPr>
          <w:i/>
        </w:rPr>
        <w:t xml:space="preserve"> </w:t>
      </w:r>
    </w:p>
    <w:p w14:paraId="310EF1D0" w14:textId="77777777" w:rsidR="005C5B15" w:rsidRPr="005C5B15" w:rsidRDefault="005C5B15" w:rsidP="005C5B15">
      <w:pPr>
        <w:pStyle w:val="EndNoteBibliography"/>
        <w:ind w:left="720" w:hanging="720"/>
      </w:pPr>
      <w:r w:rsidRPr="005C5B15">
        <w:t>Caruana AMN and Amzil Z, 2018. Chapter 13 - Microalgae and Toxins. In: Microalgae in Health and Disease Prevention. IA Levine, J Fleurence. Academic Press, 263-305.</w:t>
      </w:r>
    </w:p>
    <w:p w14:paraId="771EDFB9" w14:textId="77777777" w:rsidR="005C5B15" w:rsidRPr="005C5B15" w:rsidRDefault="005C5B15" w:rsidP="005C5B15">
      <w:pPr>
        <w:pStyle w:val="EndNoteBibliography"/>
        <w:ind w:left="720" w:hanging="720"/>
      </w:pPr>
      <w:r w:rsidRPr="005C5B15">
        <w:t>Cazzaniga S, Dall'Osto L, Szaub J, Scibilia L, Ballottari M, Purton S and Bassi R, 2014. Domestication of the green alga Chlorella sorokiniana: reduction of antenna size improves light-use efficiency in a photobioreactor. Biotechnology for Biofuels,</w:t>
      </w:r>
      <w:r w:rsidRPr="005C5B15">
        <w:rPr>
          <w:i/>
        </w:rPr>
        <w:t xml:space="preserve"> </w:t>
      </w:r>
      <w:r w:rsidRPr="005C5B15">
        <w:t>7, 157-157.</w:t>
      </w:r>
    </w:p>
    <w:p w14:paraId="10A53420" w14:textId="776A7FFF" w:rsidR="005C5B15" w:rsidRPr="005C5B15" w:rsidRDefault="005C5B15" w:rsidP="005C5B15">
      <w:pPr>
        <w:pStyle w:val="EndNoteBibliography"/>
        <w:ind w:left="720" w:hanging="720"/>
      </w:pPr>
      <w:r w:rsidRPr="005C5B15">
        <w:t xml:space="preserve">CDC, 2016. Algae, algal toxins, and other pathogens lists. </w:t>
      </w:r>
      <w:hyperlink r:id="rId8" w:history="1">
        <w:r w:rsidRPr="005C5B15">
          <w:rPr>
            <w:rStyle w:val="Hyperlink"/>
          </w:rPr>
          <w:t>https://www.cdc.gov/habs/pdf/ohhabs-algae-algal-toxins-and-other-pathogens-lists.pdf</w:t>
        </w:r>
      </w:hyperlink>
      <w:r w:rsidRPr="005C5B15">
        <w:t>. 21 pp.</w:t>
      </w:r>
    </w:p>
    <w:p w14:paraId="61A4287B" w14:textId="3E673249" w:rsidR="005C5B15" w:rsidRPr="005C5B15" w:rsidRDefault="005C5B15" w:rsidP="005C5B15">
      <w:pPr>
        <w:pStyle w:val="EndNoteBibliography"/>
        <w:ind w:left="720" w:hanging="720"/>
      </w:pPr>
      <w:r w:rsidRPr="005C5B15">
        <w:t xml:space="preserve">CDC, 2020. Parasites -Blastocystis spp. Infection. </w:t>
      </w:r>
      <w:hyperlink r:id="rId9" w:history="1">
        <w:r w:rsidRPr="005C5B15">
          <w:rPr>
            <w:rStyle w:val="Hyperlink"/>
          </w:rPr>
          <w:t>https://www.cdc.gov/parasites/blastocystis/index.html</w:t>
        </w:r>
      </w:hyperlink>
      <w:r w:rsidRPr="005C5B15">
        <w:t xml:space="preserve">. </w:t>
      </w:r>
    </w:p>
    <w:p w14:paraId="3FF67D61" w14:textId="77777777" w:rsidR="005C5B15" w:rsidRPr="005C5B15" w:rsidRDefault="005C5B15" w:rsidP="005C5B15">
      <w:pPr>
        <w:pStyle w:val="EndNoteBibliography"/>
        <w:ind w:left="720" w:hanging="720"/>
      </w:pPr>
      <w:r w:rsidRPr="005C5B15">
        <w:t>Chang FH, 2015. Cytotoxic Effects of Vicicitus globosus (Class Dictyochophyceae) and Chattonella marina (Class Raphidophyceae) on Rotifers and Other Microalgae. Journal of Marine Science and Engineering,</w:t>
      </w:r>
      <w:r w:rsidRPr="005C5B15">
        <w:rPr>
          <w:i/>
        </w:rPr>
        <w:t xml:space="preserve"> </w:t>
      </w:r>
      <w:r w:rsidRPr="005C5B15">
        <w:t>3, 401-411.</w:t>
      </w:r>
    </w:p>
    <w:p w14:paraId="757C3570" w14:textId="23EA4096" w:rsidR="005C5B15" w:rsidRPr="005C5B15" w:rsidRDefault="005C5B15" w:rsidP="005C5B15">
      <w:pPr>
        <w:pStyle w:val="EndNoteBibliography"/>
        <w:ind w:left="720" w:hanging="720"/>
      </w:pPr>
      <w:r w:rsidRPr="005C5B15">
        <w:t xml:space="preserve">Chapman ARO 1987. The Wild harvest and culture of Laminaria longicruris in Eastern Canada. Case studies of Seven Commercial seaweed resources. FAO FISHERIES TECHNICAL PAPER - 281. Food and Agriculture Organization of the United Nations </w:t>
      </w:r>
      <w:hyperlink r:id="rId10" w:history="1">
        <w:r w:rsidRPr="005C5B15">
          <w:rPr>
            <w:rStyle w:val="Hyperlink"/>
          </w:rPr>
          <w:t>http://www.fao.org/3/x5819e/x5819e08.htm</w:t>
        </w:r>
      </w:hyperlink>
      <w:r w:rsidRPr="005C5B15">
        <w:t xml:space="preserve">. </w:t>
      </w:r>
    </w:p>
    <w:p w14:paraId="1B6B2569" w14:textId="77777777" w:rsidR="005C5B15" w:rsidRPr="005C5B15" w:rsidRDefault="005C5B15" w:rsidP="005C5B15">
      <w:pPr>
        <w:pStyle w:val="EndNoteBibliography"/>
        <w:ind w:left="720" w:hanging="720"/>
      </w:pPr>
      <w:r w:rsidRPr="005C5B15">
        <w:t>Chen G-Q, Jiang Y and Chen F, 2007. Fatty acid and lipid class composition of the eicosapentaenoic acid-producing microalga, Nitzschia laevis. Food Chemistry,</w:t>
      </w:r>
      <w:r w:rsidRPr="005C5B15">
        <w:rPr>
          <w:i/>
        </w:rPr>
        <w:t xml:space="preserve"> </w:t>
      </w:r>
      <w:r w:rsidRPr="005C5B15">
        <w:t>104, 1580-1585.</w:t>
      </w:r>
    </w:p>
    <w:p w14:paraId="6992035D" w14:textId="77777777" w:rsidR="005C5B15" w:rsidRPr="005C5B15" w:rsidRDefault="005C5B15" w:rsidP="005C5B15">
      <w:pPr>
        <w:pStyle w:val="EndNoteBibliography"/>
        <w:ind w:left="720" w:hanging="720"/>
      </w:pPr>
      <w:r w:rsidRPr="005C5B15">
        <w:t>Chen TY, Lin H, Lin C, Lu CK and Chen Y, 2012. Picochlorum as an alternative to Nannochloropsis for grouper larval rearing. Aquaculture,</w:t>
      </w:r>
      <w:r w:rsidRPr="005C5B15">
        <w:rPr>
          <w:i/>
        </w:rPr>
        <w:t xml:space="preserve"> </w:t>
      </w:r>
      <w:r w:rsidRPr="005C5B15">
        <w:t>338, 82-88.</w:t>
      </w:r>
    </w:p>
    <w:p w14:paraId="5CCBF331" w14:textId="77777777" w:rsidR="005C5B15" w:rsidRPr="005C5B15" w:rsidRDefault="005C5B15" w:rsidP="005C5B15">
      <w:pPr>
        <w:pStyle w:val="EndNoteBibliography"/>
        <w:ind w:left="720" w:hanging="720"/>
      </w:pPr>
      <w:r w:rsidRPr="005C5B15">
        <w:t>Cheney D, 2016. Chapter 13 - Toxic and Harmful Seaweeds. In: Seaweed in Health and Disease Prevention. J Fleurence, I Levine. Academic Press, San Diego, 407-421.</w:t>
      </w:r>
    </w:p>
    <w:p w14:paraId="64990008" w14:textId="77777777" w:rsidR="005C5B15" w:rsidRPr="005C5B15" w:rsidRDefault="005C5B15" w:rsidP="005C5B15">
      <w:pPr>
        <w:pStyle w:val="EndNoteBibliography"/>
        <w:ind w:left="720" w:hanging="720"/>
      </w:pPr>
      <w:r w:rsidRPr="005C5B15">
        <w:t>Chuah XQ and Teo SS, 2016. Evaluation of Sub-Chronic Toxicity and Heavy Metal Toxicity of Kappaphycus Alvarezii In VIVO. International Journal of Pharmaceutical Sciences and Research,</w:t>
      </w:r>
      <w:r w:rsidRPr="005C5B15">
        <w:rPr>
          <w:i/>
        </w:rPr>
        <w:t xml:space="preserve"> </w:t>
      </w:r>
      <w:r w:rsidRPr="005C5B15">
        <w:t>7, 573-578.</w:t>
      </w:r>
    </w:p>
    <w:p w14:paraId="76498BC3" w14:textId="77777777" w:rsidR="005C5B15" w:rsidRPr="005C5B15" w:rsidRDefault="005C5B15" w:rsidP="005C5B15">
      <w:pPr>
        <w:pStyle w:val="EndNoteBibliography"/>
        <w:ind w:left="720" w:hanging="720"/>
      </w:pPr>
      <w:r w:rsidRPr="005C5B15">
        <w:t>COGEM, 1999. Advies CGM/990429-09. 1 pp.</w:t>
      </w:r>
    </w:p>
    <w:p w14:paraId="1DB9D570" w14:textId="77777777" w:rsidR="005C5B15" w:rsidRPr="005C5B15" w:rsidRDefault="005C5B15" w:rsidP="005C5B15">
      <w:pPr>
        <w:pStyle w:val="EndNoteBibliography"/>
        <w:ind w:left="720" w:hanging="720"/>
      </w:pPr>
      <w:r w:rsidRPr="005C5B15">
        <w:t>COGEM 2001. Biotechnologie in lagere planten. CGM/011214-03. 1 pp.</w:t>
      </w:r>
    </w:p>
    <w:p w14:paraId="48C4ECA8" w14:textId="77777777" w:rsidR="005C5B15" w:rsidRPr="005C5B15" w:rsidRDefault="005C5B15" w:rsidP="005C5B15">
      <w:pPr>
        <w:pStyle w:val="EndNoteBibliography"/>
        <w:ind w:left="720" w:hanging="720"/>
      </w:pPr>
      <w:r w:rsidRPr="005C5B15">
        <w:t>COGEM 2011. Classificatie van negen algensoorten. CGM/110706-01. 9 pp.</w:t>
      </w:r>
    </w:p>
    <w:p w14:paraId="71F2D894" w14:textId="77777777" w:rsidR="005C5B15" w:rsidRPr="005C5B15" w:rsidRDefault="005C5B15" w:rsidP="005C5B15">
      <w:pPr>
        <w:pStyle w:val="EndNoteBibliography"/>
        <w:ind w:left="720" w:hanging="720"/>
      </w:pPr>
      <w:r w:rsidRPr="005C5B15">
        <w:t>COGEM 2016a. Classificatie cyanobacterie Anabaena variabilis stam ATCC 29413. CGM/160816-01. 8 pp.</w:t>
      </w:r>
    </w:p>
    <w:p w14:paraId="166C680E" w14:textId="77777777" w:rsidR="005C5B15" w:rsidRPr="005C5B15" w:rsidRDefault="005C5B15" w:rsidP="005C5B15">
      <w:pPr>
        <w:pStyle w:val="EndNoteBibliography"/>
        <w:ind w:left="720" w:hanging="720"/>
      </w:pPr>
      <w:r w:rsidRPr="005C5B15">
        <w:t>COGEM 2016b. Pathogeniteitsclassificatie algensoorten Nannochloropsis gaditana en Nannochloropsis oceanica. CGM/160504-0101. 7 pp.</w:t>
      </w:r>
    </w:p>
    <w:p w14:paraId="186C1350" w14:textId="77777777" w:rsidR="005C5B15" w:rsidRPr="005C5B15" w:rsidRDefault="005C5B15" w:rsidP="005C5B15">
      <w:pPr>
        <w:pStyle w:val="EndNoteBibliography"/>
        <w:ind w:left="720" w:hanging="720"/>
      </w:pPr>
      <w:r w:rsidRPr="005C5B15">
        <w:lastRenderedPageBreak/>
        <w:t>COGEM 2020. Pathogeniteitsclassificatie van de micro-alg Aurantiochytrium limacinum. CGM/200128-02. 7 pp.</w:t>
      </w:r>
    </w:p>
    <w:p w14:paraId="40ED5CE0" w14:textId="77777777" w:rsidR="005C5B15" w:rsidRPr="005C5B15" w:rsidRDefault="005C5B15" w:rsidP="005C5B15">
      <w:pPr>
        <w:pStyle w:val="EndNoteBibliography"/>
        <w:ind w:left="720" w:hanging="720"/>
      </w:pPr>
      <w:r w:rsidRPr="005C5B15">
        <w:t>Collins M, 1978. Algal toxins. Microbiological reviews,</w:t>
      </w:r>
      <w:r w:rsidRPr="005C5B15">
        <w:rPr>
          <w:i/>
        </w:rPr>
        <w:t xml:space="preserve"> </w:t>
      </w:r>
      <w:r w:rsidRPr="005C5B15">
        <w:t>42, 726-746.</w:t>
      </w:r>
    </w:p>
    <w:p w14:paraId="6EB81675" w14:textId="77777777" w:rsidR="005C5B15" w:rsidRPr="005C5B15" w:rsidRDefault="005C5B15" w:rsidP="005C5B15">
      <w:pPr>
        <w:pStyle w:val="EndNoteBibliography"/>
        <w:ind w:left="720" w:hanging="720"/>
      </w:pPr>
      <w:r w:rsidRPr="005C5B15">
        <w:t>Correa Reyes G, del Pilar Sánchez-Saavedra M, Siqueiros-Beltrones D and Flores-Acevedo N, 2001. Isolation and growth of eight strains of benthic diatoms, cultured under two light conditions. Journal of Shellfish Research,</w:t>
      </w:r>
      <w:r w:rsidRPr="005C5B15">
        <w:rPr>
          <w:i/>
        </w:rPr>
        <w:t xml:space="preserve"> </w:t>
      </w:r>
      <w:r w:rsidRPr="005C5B15">
        <w:t>20, 603-610.</w:t>
      </w:r>
    </w:p>
    <w:p w14:paraId="067C22B4" w14:textId="77777777" w:rsidR="005C5B15" w:rsidRPr="005C5B15" w:rsidRDefault="005C5B15" w:rsidP="005C5B15">
      <w:pPr>
        <w:pStyle w:val="EndNoteBibliography"/>
        <w:ind w:left="720" w:hanging="720"/>
      </w:pPr>
      <w:r w:rsidRPr="005C5B15">
        <w:t>D’Alessandro EB, Soares AT, de Oliveira D’Alessandro NC and Antoniosi Filho NR, 2019. Potential use of a thermal water cyanobacterium as raw material to produce biodiesel and pigments. Bioprocess and Biosystems Engineering,</w:t>
      </w:r>
      <w:r w:rsidRPr="005C5B15">
        <w:rPr>
          <w:i/>
        </w:rPr>
        <w:t xml:space="preserve"> </w:t>
      </w:r>
      <w:r w:rsidRPr="005C5B15">
        <w:t>42, 2015-2022.</w:t>
      </w:r>
    </w:p>
    <w:p w14:paraId="7D2A8F13" w14:textId="77777777" w:rsidR="005C5B15" w:rsidRPr="005C5B15" w:rsidRDefault="005C5B15" w:rsidP="005C5B15">
      <w:pPr>
        <w:pStyle w:val="EndNoteBibliography"/>
        <w:ind w:left="720" w:hanging="720"/>
      </w:pPr>
      <w:r w:rsidRPr="005C5B15">
        <w:t>Dahlin LR, Gerritsen AT, Henard CA, Van Wychen S, Linger JG, Kunde Y, Hovde BT, Starkenburg SR, Posewitz MC and Guarnieri MT, 2019. Development of a high-productivity, halophilic, thermotolerant microalga Picochlorum renovo. Communications Biology,</w:t>
      </w:r>
      <w:r w:rsidRPr="005C5B15">
        <w:rPr>
          <w:i/>
        </w:rPr>
        <w:t xml:space="preserve"> </w:t>
      </w:r>
      <w:r w:rsidRPr="005C5B15">
        <w:t>2, 388.</w:t>
      </w:r>
    </w:p>
    <w:p w14:paraId="2C92FEBB" w14:textId="77777777" w:rsidR="005C5B15" w:rsidRPr="005C5B15" w:rsidRDefault="005C5B15" w:rsidP="005C5B15">
      <w:pPr>
        <w:pStyle w:val="EndNoteBibliography"/>
        <w:ind w:left="720" w:hanging="720"/>
      </w:pPr>
      <w:r w:rsidRPr="005C5B15">
        <w:t>Das SK, Sathish A and Stanley J, 2018. Production Of Biofuel And Bioplastic From Chlorella Pyrenoidosa. Materials Today: Proceedings,</w:t>
      </w:r>
      <w:r w:rsidRPr="005C5B15">
        <w:rPr>
          <w:i/>
        </w:rPr>
        <w:t xml:space="preserve"> </w:t>
      </w:r>
      <w:r w:rsidRPr="005C5B15">
        <w:t>5, 16774-16781.</w:t>
      </w:r>
    </w:p>
    <w:p w14:paraId="1F137730" w14:textId="77777777" w:rsidR="005C5B15" w:rsidRPr="005C5B15" w:rsidRDefault="005C5B15" w:rsidP="005C5B15">
      <w:pPr>
        <w:pStyle w:val="EndNoteBibliography"/>
        <w:ind w:left="720" w:hanging="720"/>
      </w:pPr>
      <w:r w:rsidRPr="005C5B15">
        <w:t>de la Peña MR, 2007. Cell growth and nutritive value of the tropical benthic diatom, Amphora sp., at varying levels of nutrients and light intensity, and different culture locations. J Appl Phycol,</w:t>
      </w:r>
      <w:r w:rsidRPr="005C5B15">
        <w:rPr>
          <w:i/>
        </w:rPr>
        <w:t xml:space="preserve"> </w:t>
      </w:r>
      <w:r w:rsidRPr="005C5B15">
        <w:t>19, 647-655.</w:t>
      </w:r>
    </w:p>
    <w:p w14:paraId="6EC9FBD9" w14:textId="77777777" w:rsidR="005C5B15" w:rsidRPr="005C5B15" w:rsidRDefault="005C5B15" w:rsidP="005C5B15">
      <w:pPr>
        <w:pStyle w:val="EndNoteBibliography"/>
        <w:ind w:left="720" w:hanging="720"/>
      </w:pPr>
      <w:r w:rsidRPr="005C5B15">
        <w:t xml:space="preserve">de M. Bicudo CE and Bueno NC, 2013. Characeae Biomass: Is the Subject Exhausted? In: Biomass now - sustainable growth and Use. MD Matovic. DOI: 10.5772/54685, </w:t>
      </w:r>
    </w:p>
    <w:p w14:paraId="2D32D0E7" w14:textId="77777777" w:rsidR="005C5B15" w:rsidRPr="005C5B15" w:rsidRDefault="005C5B15" w:rsidP="005C5B15">
      <w:pPr>
        <w:pStyle w:val="EndNoteBibliography"/>
        <w:ind w:left="720" w:hanging="720"/>
      </w:pPr>
      <w:r w:rsidRPr="005C5B15">
        <w:t>Delmont TO, Hammar KM, Ducklow HW, Yager PL and Post AF, 2014. Phaeocystis antarctica blooms strongly influence bacterial community structures in the Amundsen Sea polynya. Frontiers in microbiology,</w:t>
      </w:r>
      <w:r w:rsidRPr="005C5B15">
        <w:rPr>
          <w:i/>
        </w:rPr>
        <w:t xml:space="preserve"> </w:t>
      </w:r>
      <w:r w:rsidRPr="005C5B15">
        <w:t>5, 646-646.</w:t>
      </w:r>
    </w:p>
    <w:p w14:paraId="36C3F7F2" w14:textId="77777777" w:rsidR="005C5B15" w:rsidRPr="005C5B15" w:rsidRDefault="005C5B15" w:rsidP="005C5B15">
      <w:pPr>
        <w:pStyle w:val="EndNoteBibliography"/>
        <w:ind w:left="720" w:hanging="720"/>
      </w:pPr>
      <w:r w:rsidRPr="005C5B15">
        <w:t>Derby ML, Galliano M, Krzanowski JJ and Martin DF, 2003. Studies of the effect of Ψ-APONIN from Nannochloris sp. on the Florida red tide organism Karenia brevis. Toxicon,</w:t>
      </w:r>
      <w:r w:rsidRPr="005C5B15">
        <w:rPr>
          <w:i/>
        </w:rPr>
        <w:t xml:space="preserve"> </w:t>
      </w:r>
      <w:r w:rsidRPr="005C5B15">
        <w:t>41, 245-249.</w:t>
      </w:r>
    </w:p>
    <w:p w14:paraId="3A957CFD" w14:textId="77777777" w:rsidR="005C5B15" w:rsidRPr="005C5B15" w:rsidRDefault="005C5B15" w:rsidP="005C5B15">
      <w:pPr>
        <w:pStyle w:val="EndNoteBibliography"/>
        <w:ind w:left="720" w:hanging="720"/>
      </w:pPr>
      <w:r w:rsidRPr="005C5B15">
        <w:t>Derby ML, Martin DF and Krzanowski JJ, 2005. Effect of Nannochloris sp. on the Toxicity of Four Algae. Journal of Environmental Science and Health, Part A,</w:t>
      </w:r>
      <w:r w:rsidRPr="005C5B15">
        <w:rPr>
          <w:i/>
        </w:rPr>
        <w:t xml:space="preserve"> </w:t>
      </w:r>
      <w:r w:rsidRPr="005C5B15">
        <w:t>40, 151-156.</w:t>
      </w:r>
    </w:p>
    <w:p w14:paraId="5A14BF8C" w14:textId="77777777" w:rsidR="005C5B15" w:rsidRPr="005C5B15" w:rsidRDefault="005C5B15" w:rsidP="005C5B15">
      <w:pPr>
        <w:pStyle w:val="EndNoteBibliography"/>
        <w:ind w:left="720" w:hanging="720"/>
      </w:pPr>
      <w:r w:rsidRPr="005C5B15">
        <w:t>Dewi IC, Falaise C, Hellio C, Bourgougnon N and Mouget J-L, 2018. Chapter 12 - Anticancer, Antiviral, Antibacterial, and Antifungal Properties in Microalgae. In: Microalgae in Health and Disease Prevention. IA Levine, J Fleurence. Academic Press, 235-261.</w:t>
      </w:r>
    </w:p>
    <w:p w14:paraId="321CFAFE" w14:textId="77777777" w:rsidR="005C5B15" w:rsidRPr="005C5B15" w:rsidRDefault="005C5B15" w:rsidP="005C5B15">
      <w:pPr>
        <w:pStyle w:val="EndNoteBibliography"/>
        <w:ind w:left="720" w:hanging="720"/>
      </w:pPr>
      <w:r w:rsidRPr="005C5B15">
        <w:t>Dikmen BY and Filazi A, 2016. Chapter 69 - Nutraceuticals: Turkish Perspective. In: Nutraceuticals. RC Gupta. Academic Press, Boston, 971-981.</w:t>
      </w:r>
    </w:p>
    <w:p w14:paraId="429DED65" w14:textId="77777777" w:rsidR="005C5B15" w:rsidRPr="005C5B15" w:rsidRDefault="005C5B15" w:rsidP="005C5B15">
      <w:pPr>
        <w:pStyle w:val="EndNoteBibliography"/>
        <w:ind w:left="720" w:hanging="720"/>
      </w:pPr>
      <w:r w:rsidRPr="005C5B15">
        <w:t>Dogaris I, Brown TR, Loya B and Philippidis G, 2016. Cultivation study of the marine microalga Picochlorum oculatum and outdoor deployment in a novel bioreactor for high-density production of algal cell mass. Biomass and Bioenergy,</w:t>
      </w:r>
      <w:r w:rsidRPr="005C5B15">
        <w:rPr>
          <w:i/>
        </w:rPr>
        <w:t xml:space="preserve"> </w:t>
      </w:r>
      <w:r w:rsidRPr="005C5B15">
        <w:t>89, 11-23.</w:t>
      </w:r>
    </w:p>
    <w:p w14:paraId="53F99C18" w14:textId="77777777" w:rsidR="005C5B15" w:rsidRPr="005C5B15" w:rsidRDefault="005C5B15" w:rsidP="005C5B15">
      <w:pPr>
        <w:pStyle w:val="EndNoteBibliography"/>
        <w:ind w:left="720" w:hanging="720"/>
      </w:pPr>
      <w:r w:rsidRPr="005C5B15">
        <w:t>Dominguez H and Loret EP, 2019. Ulva lactuca, A Source of Troubles and Potential Riches. Marine drugs,</w:t>
      </w:r>
      <w:r w:rsidRPr="005C5B15">
        <w:rPr>
          <w:i/>
        </w:rPr>
        <w:t xml:space="preserve"> </w:t>
      </w:r>
      <w:r w:rsidRPr="005C5B15">
        <w:t>17, 357.</w:t>
      </w:r>
    </w:p>
    <w:p w14:paraId="3B1471DA" w14:textId="77777777" w:rsidR="005C5B15" w:rsidRPr="005C5B15" w:rsidRDefault="005C5B15" w:rsidP="005C5B15">
      <w:pPr>
        <w:pStyle w:val="EndNoteBibliography"/>
        <w:ind w:left="720" w:hanging="720"/>
      </w:pPr>
      <w:r w:rsidRPr="005C5B15">
        <w:t>Domozych DS, Popper ZA and Sørensen I, 2016. Charophytes: Evolutionary Giants and Emerging Model Organisms. Frontiers in plant science,</w:t>
      </w:r>
      <w:r w:rsidRPr="005C5B15">
        <w:rPr>
          <w:i/>
        </w:rPr>
        <w:t xml:space="preserve"> </w:t>
      </w:r>
      <w:r w:rsidRPr="005C5B15">
        <w:t>7, 1470-1470.</w:t>
      </w:r>
    </w:p>
    <w:p w14:paraId="0578F8D3" w14:textId="77777777" w:rsidR="005C5B15" w:rsidRPr="005C5B15" w:rsidRDefault="005C5B15" w:rsidP="005C5B15">
      <w:pPr>
        <w:pStyle w:val="EndNoteBibliography"/>
        <w:ind w:left="720" w:hanging="720"/>
      </w:pPr>
      <w:r w:rsidRPr="005C5B15">
        <w:t>du Plooy SJ, Carrasco NK and Perissinotto R, 2017. Effects of zooplankton grazing on the bloom-forming Cyanothece sp. in a subtropical estuarine lake. Journal of Plankton Research,</w:t>
      </w:r>
      <w:r w:rsidRPr="005C5B15">
        <w:rPr>
          <w:i/>
        </w:rPr>
        <w:t xml:space="preserve"> </w:t>
      </w:r>
      <w:r w:rsidRPr="005C5B15">
        <w:t>39, 826-835.</w:t>
      </w:r>
    </w:p>
    <w:p w14:paraId="5AB3E9F9" w14:textId="77777777" w:rsidR="005C5B15" w:rsidRPr="005C5B15" w:rsidRDefault="005C5B15" w:rsidP="005C5B15">
      <w:pPr>
        <w:pStyle w:val="EndNoteBibliography"/>
        <w:ind w:left="720" w:hanging="720"/>
      </w:pPr>
      <w:r w:rsidRPr="005C5B15">
        <w:t>Du X, Liu H, Yuan L, Wang Y, Ma Y, Wang R, Chen X, Losiewicz MD, Guo H and Zhang H, 2019. The Diversity of Cyanobacterial Toxins on Structural Characterization, Distribution and Identification: A Systematic Review. Toxins,</w:t>
      </w:r>
      <w:r w:rsidRPr="005C5B15">
        <w:rPr>
          <w:i/>
        </w:rPr>
        <w:t xml:space="preserve"> </w:t>
      </w:r>
      <w:r w:rsidRPr="005C5B15">
        <w:t>11, 530.</w:t>
      </w:r>
    </w:p>
    <w:p w14:paraId="7A96AB73" w14:textId="77777777" w:rsidR="005C5B15" w:rsidRPr="005C5B15" w:rsidRDefault="005C5B15" w:rsidP="005C5B15">
      <w:pPr>
        <w:pStyle w:val="EndNoteBibliography"/>
        <w:ind w:left="720" w:hanging="720"/>
      </w:pPr>
      <w:r w:rsidRPr="005C5B15">
        <w:t>Eklund B, Svensson AP, Jonsson C and Malm T, 2005. Toxic effects of decomposing red algae on littoral organisms. Estuarine, Coastal and Shelf Science,</w:t>
      </w:r>
      <w:r w:rsidRPr="005C5B15">
        <w:rPr>
          <w:i/>
        </w:rPr>
        <w:t xml:space="preserve"> </w:t>
      </w:r>
      <w:r w:rsidRPr="005C5B15">
        <w:t>62, 621-626.</w:t>
      </w:r>
    </w:p>
    <w:p w14:paraId="005C04E3" w14:textId="77777777" w:rsidR="005C5B15" w:rsidRPr="005C5B15" w:rsidRDefault="005C5B15" w:rsidP="005C5B15">
      <w:pPr>
        <w:pStyle w:val="EndNoteBibliography"/>
        <w:ind w:left="720" w:hanging="720"/>
      </w:pPr>
      <w:r w:rsidRPr="005C5B15">
        <w:t>El-Baz FK, Aly HF and Salama AAA, 2019. Toxicity assessment of the green Dunaliella salina microalgae. Toxicology Reports,</w:t>
      </w:r>
      <w:r w:rsidRPr="005C5B15">
        <w:rPr>
          <w:i/>
        </w:rPr>
        <w:t xml:space="preserve"> </w:t>
      </w:r>
      <w:r w:rsidRPr="005C5B15">
        <w:t>6, 850-861.</w:t>
      </w:r>
    </w:p>
    <w:p w14:paraId="22712A45" w14:textId="77777777" w:rsidR="005C5B15" w:rsidRPr="005C5B15" w:rsidRDefault="005C5B15" w:rsidP="005C5B15">
      <w:pPr>
        <w:pStyle w:val="EndNoteBibliography"/>
        <w:ind w:left="720" w:hanging="720"/>
      </w:pPr>
      <w:r w:rsidRPr="005C5B15">
        <w:t>El Semary NA and Fouda M, 2015. Anticancer activity of Cyanothece sp. strain extracts from Egypt: First record. Asian Pacific Journal of Tropical Biomedicine,</w:t>
      </w:r>
      <w:r w:rsidRPr="005C5B15">
        <w:rPr>
          <w:i/>
        </w:rPr>
        <w:t xml:space="preserve"> </w:t>
      </w:r>
      <w:r w:rsidRPr="005C5B15">
        <w:t>5, 992-995.</w:t>
      </w:r>
    </w:p>
    <w:p w14:paraId="006D153B" w14:textId="77777777" w:rsidR="005C5B15" w:rsidRPr="005C5B15" w:rsidRDefault="005C5B15" w:rsidP="005C5B15">
      <w:pPr>
        <w:pStyle w:val="EndNoteBibliography"/>
        <w:ind w:left="720" w:hanging="720"/>
      </w:pPr>
      <w:r w:rsidRPr="005C5B15">
        <w:t>Enzing C, Nooijen A, Eggink G, Springer J and Wijffels R 2012. Algae and genetic modification - Research, production and risks. CGM-2012-05, 63 pp.</w:t>
      </w:r>
    </w:p>
    <w:p w14:paraId="2C01AE33" w14:textId="77777777" w:rsidR="005C5B15" w:rsidRPr="005C5B15" w:rsidRDefault="005C5B15" w:rsidP="005C5B15">
      <w:pPr>
        <w:pStyle w:val="EndNoteBibliography"/>
        <w:ind w:left="720" w:hanging="720"/>
      </w:pPr>
      <w:r w:rsidRPr="005C5B15">
        <w:t>Eriksson JE, Meriluoto JAO and Lindholm T, 1989. Accumulation of a peptide toxin from the cyanobacterium Oscillatoria agardhii in the freshwater mussel Anadonta cygnea. Hydrobiologia,</w:t>
      </w:r>
      <w:r w:rsidRPr="005C5B15">
        <w:rPr>
          <w:i/>
        </w:rPr>
        <w:t xml:space="preserve"> </w:t>
      </w:r>
      <w:r w:rsidRPr="005C5B15">
        <w:t>183, 211-216.</w:t>
      </w:r>
    </w:p>
    <w:p w14:paraId="1BFBCE9A" w14:textId="77777777" w:rsidR="005C5B15" w:rsidRPr="005C5B15" w:rsidRDefault="005C5B15" w:rsidP="005C5B15">
      <w:pPr>
        <w:pStyle w:val="EndNoteBibliography"/>
        <w:ind w:left="720" w:hanging="720"/>
      </w:pPr>
      <w:r w:rsidRPr="005C5B15">
        <w:t>European Commission, 2009. Commission decision 2009/777/EC concerning the ex- tension of uses of algal oil from the micro-algae Ulkenia sp. as a novel food ingredient under regulation (EC) no 258/97 of the European Parliament and of the Council. Official Journal of the European Union,</w:t>
      </w:r>
      <w:r w:rsidRPr="005C5B15">
        <w:rPr>
          <w:i/>
        </w:rPr>
        <w:t xml:space="preserve"> </w:t>
      </w:r>
      <w:r w:rsidRPr="005C5B15">
        <w:t>L 278, 54-55.</w:t>
      </w:r>
    </w:p>
    <w:p w14:paraId="57F84F56" w14:textId="0D835722" w:rsidR="005C5B15" w:rsidRPr="005C5B15" w:rsidRDefault="005C5B15" w:rsidP="005C5B15">
      <w:pPr>
        <w:pStyle w:val="EndNoteBibliography"/>
        <w:ind w:left="720" w:hanging="720"/>
      </w:pPr>
      <w:r w:rsidRPr="005C5B15">
        <w:lastRenderedPageBreak/>
        <w:t xml:space="preserve">Evans R 2016. Aquatic Plant Community of Peppermill Lake, Adams County, Wisconsin, 2001-2016. 39 pp. </w:t>
      </w:r>
      <w:hyperlink r:id="rId11" w:history="1">
        <w:r w:rsidRPr="005C5B15">
          <w:rPr>
            <w:rStyle w:val="Hyperlink"/>
          </w:rPr>
          <w:t>http://www.peppermilllake.us/PMILLplants2016.pdf</w:t>
        </w:r>
      </w:hyperlink>
      <w:r w:rsidRPr="005C5B15">
        <w:t>.</w:t>
      </w:r>
    </w:p>
    <w:p w14:paraId="3248F286" w14:textId="77777777" w:rsidR="005C5B15" w:rsidRPr="005C5B15" w:rsidRDefault="005C5B15" w:rsidP="005C5B15">
      <w:pPr>
        <w:pStyle w:val="EndNoteBibliography"/>
        <w:ind w:left="720" w:hanging="720"/>
      </w:pPr>
      <w:r w:rsidRPr="005C5B15">
        <w:t>Fan X, Qiu H, Han W, Wang Y, Xu D, Zhang X, Bhattacharya D and Ye N, 2020. Phytoplankton pangenome reveals extensive prokaryotic horizontal gene transfer of diverse functions. Science Advances,</w:t>
      </w:r>
      <w:r w:rsidRPr="005C5B15">
        <w:rPr>
          <w:i/>
        </w:rPr>
        <w:t xml:space="preserve"> </w:t>
      </w:r>
      <w:r w:rsidRPr="005C5B15">
        <w:t>6, eaba0111.</w:t>
      </w:r>
    </w:p>
    <w:p w14:paraId="3AD47516" w14:textId="4125F6A6" w:rsidR="005C5B15" w:rsidRPr="005C5B15" w:rsidRDefault="005C5B15" w:rsidP="005C5B15">
      <w:pPr>
        <w:pStyle w:val="EndNoteBibliography"/>
        <w:ind w:left="720" w:hanging="720"/>
        <w:rPr>
          <w:i/>
        </w:rPr>
      </w:pPr>
      <w:r w:rsidRPr="005C5B15">
        <w:t xml:space="preserve">FAO, 2004. Marine biotoxines. </w:t>
      </w:r>
      <w:hyperlink r:id="rId12" w:history="1">
        <w:r w:rsidRPr="005C5B15">
          <w:rPr>
            <w:rStyle w:val="Hyperlink"/>
          </w:rPr>
          <w:t>http://www.fao.org/3/y5486e/y5486e0o.htm</w:t>
        </w:r>
      </w:hyperlink>
      <w:r w:rsidRPr="005C5B15">
        <w:t>,</w:t>
      </w:r>
      <w:r w:rsidRPr="005C5B15">
        <w:rPr>
          <w:i/>
        </w:rPr>
        <w:t xml:space="preserve"> </w:t>
      </w:r>
    </w:p>
    <w:p w14:paraId="59314C41" w14:textId="77777777" w:rsidR="005C5B15" w:rsidRPr="005C5B15" w:rsidRDefault="005C5B15" w:rsidP="005C5B15">
      <w:pPr>
        <w:pStyle w:val="EndNoteBibliography"/>
        <w:ind w:left="720" w:hanging="720"/>
      </w:pPr>
      <w:r w:rsidRPr="005C5B15">
        <w:t>Fernández PV, Arata PX and Ciancia M, 2014. Chapter Nine - Polysaccharides from Codium Species: Chemical Structure and Biological Activity. Their Role as Components of the Cell Wall. In: Advances in Botanical Research. N Bourgougnon. Academic Press, 253-278.</w:t>
      </w:r>
    </w:p>
    <w:p w14:paraId="2207FF9F" w14:textId="77777777" w:rsidR="005C5B15" w:rsidRPr="005C5B15" w:rsidRDefault="005C5B15" w:rsidP="005C5B15">
      <w:pPr>
        <w:pStyle w:val="EndNoteBibliography"/>
        <w:ind w:left="720" w:hanging="720"/>
      </w:pPr>
      <w:r w:rsidRPr="005C5B15">
        <w:t>Figueroa RI, Bravo I and Garcés E, 2006. Mutiple routes of sexuality in Alexandrium taylori (Dinophyceae) in culture. Journal of Phycology,</w:t>
      </w:r>
      <w:r w:rsidRPr="005C5B15">
        <w:rPr>
          <w:i/>
        </w:rPr>
        <w:t xml:space="preserve"> </w:t>
      </w:r>
      <w:r w:rsidRPr="005C5B15">
        <w:t>42, 1028-1039.</w:t>
      </w:r>
    </w:p>
    <w:p w14:paraId="4F0B87E5" w14:textId="77777777" w:rsidR="005C5B15" w:rsidRPr="005C5B15" w:rsidRDefault="005C5B15" w:rsidP="005C5B15">
      <w:pPr>
        <w:pStyle w:val="EndNoteBibliography"/>
        <w:ind w:left="720" w:hanging="720"/>
      </w:pPr>
      <w:r w:rsidRPr="005C5B15">
        <w:t>Fleurence J and Levine IA, 2018. Chapter 14 - Antiallergic and Allergic Properties. In: Microalgae in Health and Disease Prevention. IA Levine, J Fleurence. Academic Press, 307-315.</w:t>
      </w:r>
    </w:p>
    <w:p w14:paraId="4997E811" w14:textId="542690FF" w:rsidR="005C5B15" w:rsidRPr="005C5B15" w:rsidRDefault="005C5B15" w:rsidP="005C5B15">
      <w:pPr>
        <w:pStyle w:val="EndNoteBibliography"/>
        <w:ind w:left="720" w:hanging="720"/>
      </w:pPr>
      <w:r w:rsidRPr="005C5B15">
        <w:t xml:space="preserve">FOEN, 2013. Classification of Organisms. Part 3: Parasites. Status January 2013. </w:t>
      </w:r>
      <w:hyperlink r:id="rId13" w:history="1">
        <w:r w:rsidRPr="005C5B15">
          <w:rPr>
            <w:rStyle w:val="Hyperlink"/>
          </w:rPr>
          <w:t>https://www.bafu.admin.ch/bafu/en/home/topics/biotechnology/publications-studies/publications/classification-of-organisms.html</w:t>
        </w:r>
      </w:hyperlink>
      <w:r w:rsidRPr="005C5B15">
        <w:t xml:space="preserve">. </w:t>
      </w:r>
    </w:p>
    <w:p w14:paraId="26C319E0" w14:textId="77777777" w:rsidR="005C5B15" w:rsidRPr="005C5B15" w:rsidRDefault="005C5B15" w:rsidP="005C5B15">
      <w:pPr>
        <w:pStyle w:val="EndNoteBibliography"/>
        <w:ind w:left="720" w:hanging="720"/>
      </w:pPr>
      <w:r w:rsidRPr="005C5B15">
        <w:t>Fraga S, Bravo I, Delgado M, Franco JM and Zapata M, 1995. Gyrodinium impudicum sp. nov. (Dinophyceae), a non toxic, chain-forming, red tide dinoflagellate. Phycologia,</w:t>
      </w:r>
      <w:r w:rsidRPr="005C5B15">
        <w:rPr>
          <w:i/>
        </w:rPr>
        <w:t xml:space="preserve"> </w:t>
      </w:r>
      <w:r w:rsidRPr="005C5B15">
        <w:t>34, 514-521.</w:t>
      </w:r>
    </w:p>
    <w:p w14:paraId="69CB8D4C" w14:textId="77777777" w:rsidR="005C5B15" w:rsidRPr="005C5B15" w:rsidRDefault="005C5B15" w:rsidP="005C5B15">
      <w:pPr>
        <w:pStyle w:val="EndNoteBibliography"/>
        <w:ind w:left="720" w:hanging="720"/>
      </w:pPr>
      <w:r w:rsidRPr="005C5B15">
        <w:t>Frazão B, Martins R and Vasconcelos V, 2010. Are Known Cyanotoxins Involved in the Toxicity of Picoplanktonic and Filamentous North Atlantic Marine Cyanobacteria? Marine drugs,</w:t>
      </w:r>
      <w:r w:rsidRPr="005C5B15">
        <w:rPr>
          <w:i/>
        </w:rPr>
        <w:t xml:space="preserve"> </w:t>
      </w:r>
      <w:r w:rsidRPr="005C5B15">
        <w:t>8, 1908-1919.</w:t>
      </w:r>
    </w:p>
    <w:p w14:paraId="4D38BC44" w14:textId="77777777" w:rsidR="005C5B15" w:rsidRPr="005C5B15" w:rsidRDefault="005C5B15" w:rsidP="005C5B15">
      <w:pPr>
        <w:pStyle w:val="EndNoteBibliography"/>
        <w:ind w:left="720" w:hanging="720"/>
      </w:pPr>
      <w:r w:rsidRPr="005C5B15">
        <w:t>Gastineau R, Davidovich NA, Bardeau J-F, Caruso A, Leignel V, Hardivillier Y, Jacquette B, Davidovich OI, Rincé Y, Gaudin P, Cox EJ and Mouget J-L, 2012. Haslea karadagensis (Bacillariophyta): a second blue diatom, recorded from the Black Sea and producing a novel blue pigment. European Journal of Phycology,</w:t>
      </w:r>
      <w:r w:rsidRPr="005C5B15">
        <w:rPr>
          <w:i/>
        </w:rPr>
        <w:t xml:space="preserve"> </w:t>
      </w:r>
      <w:r w:rsidRPr="005C5B15">
        <w:t>47, 469-479.</w:t>
      </w:r>
    </w:p>
    <w:p w14:paraId="283BA272" w14:textId="760EADF0" w:rsidR="005C5B15" w:rsidRPr="005C5B15" w:rsidRDefault="005C5B15" w:rsidP="005C5B15">
      <w:pPr>
        <w:pStyle w:val="EndNoteBibliography"/>
        <w:ind w:left="720" w:hanging="720"/>
        <w:rPr>
          <w:i/>
        </w:rPr>
      </w:pPr>
      <w:r w:rsidRPr="005C5B15">
        <w:t xml:space="preserve">GBIF, 2019. GBIF Backbone Taxonomy. GBIF Secretariat, </w:t>
      </w:r>
      <w:hyperlink r:id="rId14" w:history="1">
        <w:r w:rsidRPr="005C5B15">
          <w:rPr>
            <w:rStyle w:val="Hyperlink"/>
          </w:rPr>
          <w:t>https://www.gbif.org/dataset/d7dddbf4-2cf0-4f39-9b2a-bb099caae36c</w:t>
        </w:r>
      </w:hyperlink>
      <w:r w:rsidRPr="005C5B15">
        <w:t>,</w:t>
      </w:r>
      <w:r w:rsidRPr="005C5B15">
        <w:rPr>
          <w:i/>
        </w:rPr>
        <w:t xml:space="preserve"> </w:t>
      </w:r>
    </w:p>
    <w:p w14:paraId="5B44A9F4" w14:textId="77777777" w:rsidR="005C5B15" w:rsidRPr="005C5B15" w:rsidRDefault="005C5B15" w:rsidP="005C5B15">
      <w:pPr>
        <w:pStyle w:val="EndNoteBibliography"/>
        <w:ind w:left="720" w:hanging="720"/>
      </w:pPr>
      <w:r w:rsidRPr="005C5B15">
        <w:t>Geh EN, Ghosh D, McKell M, de la Cruz AA, Stelma G and Bernstein JA, 2015. Identification of Microcystis aeruginosa Peptides Responsible for Allergic Sensitization and Characterization of Functional Interactions between Cyanobacterial Toxins and Immunogenic Peptides. Environmental health perspectives,</w:t>
      </w:r>
      <w:r w:rsidRPr="005C5B15">
        <w:rPr>
          <w:i/>
        </w:rPr>
        <w:t xml:space="preserve"> </w:t>
      </w:r>
      <w:r w:rsidRPr="005C5B15">
        <w:t>123, 1159-1166.</w:t>
      </w:r>
    </w:p>
    <w:p w14:paraId="00429ACB" w14:textId="77777777" w:rsidR="005C5B15" w:rsidRPr="005C5B15" w:rsidRDefault="005C5B15" w:rsidP="005C5B15">
      <w:pPr>
        <w:pStyle w:val="EndNoteBibliography"/>
        <w:ind w:left="720" w:hanging="720"/>
      </w:pPr>
      <w:r w:rsidRPr="005C5B15">
        <w:t>Gentien P, Lunven M, Lazure P, Youenou A and Crassous MP, 2007. Motility and autotoxicity in Karenia mikimotoi (Dinophyceae). Philosophical Transactions of the Royal Society B: Biological Sciences,</w:t>
      </w:r>
      <w:r w:rsidRPr="005C5B15">
        <w:rPr>
          <w:i/>
        </w:rPr>
        <w:t xml:space="preserve"> </w:t>
      </w:r>
      <w:r w:rsidRPr="005C5B15">
        <w:t>362, 1937-1946.</w:t>
      </w:r>
    </w:p>
    <w:p w14:paraId="270BA13C" w14:textId="77777777" w:rsidR="005C5B15" w:rsidRPr="005C5B15" w:rsidRDefault="005C5B15" w:rsidP="005C5B15">
      <w:pPr>
        <w:pStyle w:val="EndNoteBibliography"/>
        <w:ind w:left="720" w:hanging="720"/>
      </w:pPr>
      <w:r w:rsidRPr="005C5B15">
        <w:t>Gideon TP and Rengasamy R, 2008. Toxicological Evaluation of Fucoidan from Cladosiphon okamuranus. Journal of Medicinal Food,</w:t>
      </w:r>
      <w:r w:rsidRPr="005C5B15">
        <w:rPr>
          <w:i/>
        </w:rPr>
        <w:t xml:space="preserve"> </w:t>
      </w:r>
      <w:r w:rsidRPr="005C5B15">
        <w:t>11, 638-642.</w:t>
      </w:r>
    </w:p>
    <w:p w14:paraId="114CD5FC" w14:textId="61442802" w:rsidR="005C5B15" w:rsidRPr="005C5B15" w:rsidRDefault="005C5B15" w:rsidP="005C5B15">
      <w:pPr>
        <w:pStyle w:val="EndNoteBibliography"/>
        <w:ind w:left="720" w:hanging="720"/>
        <w:rPr>
          <w:i/>
        </w:rPr>
      </w:pPr>
      <w:r w:rsidRPr="005C5B15">
        <w:t xml:space="preserve">Global Invasive Species Database, 2021. Species profile: Gracilaria vermiculophylla. </w:t>
      </w:r>
      <w:hyperlink r:id="rId15" w:history="1">
        <w:r w:rsidRPr="005C5B15">
          <w:rPr>
            <w:rStyle w:val="Hyperlink"/>
          </w:rPr>
          <w:t>http://www.iucngisd.org/gisd/species.php?sc=1698</w:t>
        </w:r>
      </w:hyperlink>
      <w:r w:rsidRPr="005C5B15">
        <w:t>,</w:t>
      </w:r>
      <w:r w:rsidRPr="005C5B15">
        <w:rPr>
          <w:i/>
        </w:rPr>
        <w:t xml:space="preserve"> </w:t>
      </w:r>
    </w:p>
    <w:p w14:paraId="3B8B8F64" w14:textId="77777777" w:rsidR="005C5B15" w:rsidRPr="005C5B15" w:rsidRDefault="005C5B15" w:rsidP="005C5B15">
      <w:pPr>
        <w:pStyle w:val="EndNoteBibliography"/>
        <w:ind w:left="720" w:hanging="720"/>
      </w:pPr>
      <w:r w:rsidRPr="005C5B15">
        <w:t>Godo T, Saki Y, Nojiri Y, Tsujitani M, Sugahara S, Hayashi S, Kamiya H, Ohtani S and Seike Y, 2017. Geosmin-producing Species of Coelosphaerium (Synechococcales, Cyanobacteria) in Lake Shinji, Japan. Scientific Reports,</w:t>
      </w:r>
      <w:r w:rsidRPr="005C5B15">
        <w:rPr>
          <w:i/>
        </w:rPr>
        <w:t xml:space="preserve"> </w:t>
      </w:r>
      <w:r w:rsidRPr="005C5B15">
        <w:t>7, 41928.</w:t>
      </w:r>
    </w:p>
    <w:p w14:paraId="363868B8" w14:textId="77777777" w:rsidR="005C5B15" w:rsidRPr="005C5B15" w:rsidRDefault="005C5B15" w:rsidP="005C5B15">
      <w:pPr>
        <w:pStyle w:val="EndNoteBibliography"/>
        <w:ind w:left="720" w:hanging="720"/>
      </w:pPr>
      <w:r w:rsidRPr="005C5B15">
        <w:t>Goecke F, Noda J, Paliocha M and Gislerød HR, 2020. Revision of Coelastrella (Scenedesmaceae, Chlorophyta) and first register of this green coccoid microalga for continental Norway. World Journal of Microbiology and Biotechnology,</w:t>
      </w:r>
      <w:r w:rsidRPr="005C5B15">
        <w:rPr>
          <w:i/>
        </w:rPr>
        <w:t xml:space="preserve"> </w:t>
      </w:r>
      <w:r w:rsidRPr="005C5B15">
        <w:t>36, 149.</w:t>
      </w:r>
    </w:p>
    <w:p w14:paraId="08898991" w14:textId="77777777" w:rsidR="005C5B15" w:rsidRPr="005C5B15" w:rsidRDefault="005C5B15" w:rsidP="005C5B15">
      <w:pPr>
        <w:pStyle w:val="EndNoteBibliography"/>
        <w:ind w:left="720" w:hanging="720"/>
      </w:pPr>
      <w:r w:rsidRPr="005C5B15">
        <w:t>Gong Y, Kang NK, Kim YU, Wang Z, Wei L, Xin Y, Shen C, Wang Q, You W, Lim J-M, Jeong S-W, Park Y-I, Oh H-M, Pan K, Poliner E, Yang G, Li-Beisson Y, Li Y, Hu Q, Poetsch A, Farre EM, Chang YK, Jeong W-J, Jeong B-r and Xu J, 2020. The NanDeSyn database for Nannochloropsis systems and synthetic biology. The Plant Journal,</w:t>
      </w:r>
      <w:r w:rsidRPr="005C5B15">
        <w:rPr>
          <w:i/>
        </w:rPr>
        <w:t xml:space="preserve"> </w:t>
      </w:r>
      <w:r w:rsidRPr="005C5B15">
        <w:t>104, 1736-1745.</w:t>
      </w:r>
    </w:p>
    <w:p w14:paraId="50E6D9EE" w14:textId="77777777" w:rsidR="005C5B15" w:rsidRPr="005C5B15" w:rsidRDefault="005C5B15" w:rsidP="005C5B15">
      <w:pPr>
        <w:pStyle w:val="EndNoteBibliography"/>
        <w:ind w:left="720" w:hanging="720"/>
      </w:pPr>
      <w:r w:rsidRPr="005C5B15">
        <w:t>Gonzalez-Esquer CR, Wright KT, Sudasinghe N, Carr CK, Sanders CK, Turmo A, Kerfeld CA, Twary S and Dale T, 2019. Demonstration of the potential of Picochlorum soloecismus as a microalgal platform for the production of renewable fuels. Algal Research,</w:t>
      </w:r>
      <w:r w:rsidRPr="005C5B15">
        <w:rPr>
          <w:i/>
        </w:rPr>
        <w:t xml:space="preserve"> </w:t>
      </w:r>
      <w:r w:rsidRPr="005C5B15">
        <w:t>43, 101658.</w:t>
      </w:r>
    </w:p>
    <w:p w14:paraId="2AC7E87C" w14:textId="77777777" w:rsidR="005C5B15" w:rsidRPr="005C5B15" w:rsidRDefault="005C5B15" w:rsidP="005C5B15">
      <w:pPr>
        <w:pStyle w:val="EndNoteBibliography"/>
        <w:ind w:left="720" w:hanging="720"/>
      </w:pPr>
      <w:r w:rsidRPr="005C5B15">
        <w:t>González-Gil S, Pizarro G, Paz B, Velo-Suárez L and Reguera B, 2011. Considerations on the toxigenic nature and prey sources of Phalacroma rotundatum. Aquatic microbial ecology,</w:t>
      </w:r>
      <w:r w:rsidRPr="005C5B15">
        <w:rPr>
          <w:i/>
        </w:rPr>
        <w:t xml:space="preserve"> </w:t>
      </w:r>
      <w:r w:rsidRPr="005C5B15">
        <w:t>64, 197-203.</w:t>
      </w:r>
    </w:p>
    <w:p w14:paraId="263E40C3" w14:textId="77777777" w:rsidR="005C5B15" w:rsidRPr="005C5B15" w:rsidRDefault="005C5B15" w:rsidP="005C5B15">
      <w:pPr>
        <w:pStyle w:val="EndNoteBibliography"/>
        <w:ind w:left="720" w:hanging="720"/>
      </w:pPr>
      <w:r w:rsidRPr="005C5B15">
        <w:t>Govorunova EG, Sineshchekov OA, Janz R, Liu X and Spudich JL, 2015. Natural light-gated anion channels: A family of microbial rhodopsins for advanced optogenetics. Science,</w:t>
      </w:r>
      <w:r w:rsidRPr="005C5B15">
        <w:rPr>
          <w:i/>
        </w:rPr>
        <w:t xml:space="preserve"> </w:t>
      </w:r>
      <w:r w:rsidRPr="005C5B15">
        <w:t>349, 647-650.</w:t>
      </w:r>
    </w:p>
    <w:p w14:paraId="7227E6CE" w14:textId="77777777" w:rsidR="005C5B15" w:rsidRPr="005C5B15" w:rsidRDefault="005C5B15" w:rsidP="005C5B15">
      <w:pPr>
        <w:pStyle w:val="EndNoteBibliography"/>
        <w:ind w:left="720" w:hanging="720"/>
      </w:pPr>
      <w:r w:rsidRPr="005C5B15">
        <w:t>Graham JM, Graham LE, Zulkifly SB, Pfleger BF, Hoover SW and Yoshitani J, 2011. Freshwater diatoms as a source of lipids for biofuels. Journal of Industrial Microbiology and Biotechnology,</w:t>
      </w:r>
      <w:r w:rsidRPr="005C5B15">
        <w:rPr>
          <w:i/>
        </w:rPr>
        <w:t xml:space="preserve"> </w:t>
      </w:r>
      <w:r w:rsidRPr="005C5B15">
        <w:t>39, 419-428.</w:t>
      </w:r>
    </w:p>
    <w:p w14:paraId="077BCE46" w14:textId="77777777" w:rsidR="005C5B15" w:rsidRPr="005C5B15" w:rsidRDefault="005C5B15" w:rsidP="005C5B15">
      <w:pPr>
        <w:pStyle w:val="EndNoteBibliography"/>
        <w:ind w:left="720" w:hanging="720"/>
      </w:pPr>
      <w:r w:rsidRPr="005C5B15">
        <w:lastRenderedPageBreak/>
        <w:t>Gudmundsdottir AB, Omarsdottir S, Brynjolfsdottir A, Paulsen BS, Olafsdottir ES and Freysdottir J, 2015. Exopolysaccharides from Cyanobacterium aponinum from the Blue Lagoon in Iceland increase IL-10 secretion by human dendritic cells and their ability to reduce the IL-17+RORγt+/IL-10+FoxP3+ ratio in CD4+ T cells. Immunology Letters,</w:t>
      </w:r>
      <w:r w:rsidRPr="005C5B15">
        <w:rPr>
          <w:i/>
        </w:rPr>
        <w:t xml:space="preserve"> </w:t>
      </w:r>
      <w:r w:rsidRPr="005C5B15">
        <w:t>163, 157-162.</w:t>
      </w:r>
    </w:p>
    <w:p w14:paraId="5D46011B" w14:textId="3AD978D1" w:rsidR="005C5B15" w:rsidRPr="005C5B15" w:rsidRDefault="005C5B15" w:rsidP="005C5B15">
      <w:pPr>
        <w:pStyle w:val="EndNoteBibliography"/>
        <w:ind w:left="720" w:hanging="720"/>
      </w:pPr>
      <w:r w:rsidRPr="005C5B15">
        <w:t xml:space="preserve">Guiry MD, 2021a. In Guiry, M.D. &amp; Guiry, G.M. AlgaeBase. World-wide electronic publication. National University of Ireland, Galway. </w:t>
      </w:r>
      <w:hyperlink r:id="rId16" w:history="1">
        <w:r w:rsidRPr="005C5B15">
          <w:rPr>
            <w:rStyle w:val="Hyperlink"/>
          </w:rPr>
          <w:t>http://www.algaebase.org</w:t>
        </w:r>
      </w:hyperlink>
      <w:r w:rsidRPr="005C5B15">
        <w:t xml:space="preserve">. </w:t>
      </w:r>
    </w:p>
    <w:p w14:paraId="52A8CC39" w14:textId="32C269CD" w:rsidR="005C5B15" w:rsidRPr="005C5B15" w:rsidRDefault="005C5B15" w:rsidP="005C5B15">
      <w:pPr>
        <w:pStyle w:val="EndNoteBibliography"/>
        <w:ind w:left="720" w:hanging="720"/>
      </w:pPr>
      <w:r w:rsidRPr="005C5B15">
        <w:t xml:space="preserve">Guiry MD, 2021b. The seaweed site: information on marine algae. </w:t>
      </w:r>
      <w:hyperlink r:id="rId17" w:history="1">
        <w:r w:rsidRPr="005C5B15">
          <w:rPr>
            <w:rStyle w:val="Hyperlink"/>
          </w:rPr>
          <w:t>https://www.seaweed.ie/index.php</w:t>
        </w:r>
      </w:hyperlink>
      <w:r w:rsidRPr="005C5B15">
        <w:t xml:space="preserve">. </w:t>
      </w:r>
    </w:p>
    <w:p w14:paraId="12F432C0" w14:textId="77777777" w:rsidR="005C5B15" w:rsidRPr="005C5B15" w:rsidRDefault="005C5B15" w:rsidP="005C5B15">
      <w:pPr>
        <w:pStyle w:val="EndNoteBibliography"/>
        <w:ind w:left="720" w:hanging="720"/>
      </w:pPr>
      <w:r w:rsidRPr="005C5B15">
        <w:t>Güner A, Köksal Ç, Erel ŞB, Kayalar H, Nalbantsoy A, Sukatar A and Karabay Yavaşoğlu NÜ, 2015. Antimicrobial and antioxidant activities with acute toxicity, cytotoxicity and mutagenicity of Cystoseira compressa (Esper) Gerloff &amp; Nizamuddin from the coast of Urla (Izmir, Turkey). Cytotechnology,</w:t>
      </w:r>
      <w:r w:rsidRPr="005C5B15">
        <w:rPr>
          <w:i/>
        </w:rPr>
        <w:t xml:space="preserve"> </w:t>
      </w:r>
      <w:r w:rsidRPr="005C5B15">
        <w:t>67, 135-143.</w:t>
      </w:r>
    </w:p>
    <w:p w14:paraId="010AFE22" w14:textId="77777777" w:rsidR="005C5B15" w:rsidRPr="005C5B15" w:rsidRDefault="005C5B15" w:rsidP="005C5B15">
      <w:pPr>
        <w:pStyle w:val="EndNoteBibliography"/>
        <w:ind w:left="720" w:hanging="720"/>
      </w:pPr>
      <w:r w:rsidRPr="005C5B15">
        <w:t>Guo B, Liu B, Yang B, Sun P, Lu X, Liu J and Chen F, 2016. Screening of Diatom Strains and Characterization of Cyclotella cryptica as A Potential Fucoxanthin Producer. Marine drugs,</w:t>
      </w:r>
      <w:r w:rsidRPr="005C5B15">
        <w:rPr>
          <w:i/>
        </w:rPr>
        <w:t xml:space="preserve"> </w:t>
      </w:r>
      <w:r w:rsidRPr="005C5B15">
        <w:t>14, 125.</w:t>
      </w:r>
    </w:p>
    <w:p w14:paraId="1C87185F" w14:textId="77777777" w:rsidR="005C5B15" w:rsidRPr="005C5B15" w:rsidRDefault="005C5B15" w:rsidP="005C5B15">
      <w:pPr>
        <w:pStyle w:val="EndNoteBibliography"/>
        <w:ind w:left="720" w:hanging="720"/>
      </w:pPr>
      <w:r w:rsidRPr="005C5B15">
        <w:t>Hamilton TJ, Paz-Yepes J, Morrison RA, Palenik B and Tresguerres M, 2014. Exposure to bloom-like concentrations of two marine Synechococcus cyanobacteria (strains CC9311 and CC9902) differentially alters fish behaviour. Conservation Physiology,</w:t>
      </w:r>
      <w:r w:rsidRPr="005C5B15">
        <w:rPr>
          <w:i/>
        </w:rPr>
        <w:t xml:space="preserve"> </w:t>
      </w:r>
      <w:r w:rsidRPr="005C5B15">
        <w:t>2, 1-9.</w:t>
      </w:r>
    </w:p>
    <w:p w14:paraId="02BBC2EC" w14:textId="77777777" w:rsidR="005C5B15" w:rsidRPr="005C5B15" w:rsidRDefault="005C5B15" w:rsidP="005C5B15">
      <w:pPr>
        <w:pStyle w:val="EndNoteBibliography"/>
        <w:ind w:left="720" w:hanging="720"/>
      </w:pPr>
      <w:r w:rsidRPr="005C5B15">
        <w:t>Harland FMJ, Wood SA, Moltchanova E, Williamson WM and Gaw S, 2013. Phormidium autumnale growth and anatoxin-a production under iron and copper stress. Toxins,</w:t>
      </w:r>
      <w:r w:rsidRPr="005C5B15">
        <w:rPr>
          <w:i/>
        </w:rPr>
        <w:t xml:space="preserve"> </w:t>
      </w:r>
      <w:r w:rsidRPr="005C5B15">
        <w:t>5, 2504-2521.</w:t>
      </w:r>
    </w:p>
    <w:p w14:paraId="14B26E48" w14:textId="027193CC" w:rsidR="005C5B15" w:rsidRPr="005C5B15" w:rsidRDefault="005C5B15" w:rsidP="005C5B15">
      <w:pPr>
        <w:pStyle w:val="EndNoteBibliography"/>
        <w:ind w:left="720" w:hanging="720"/>
        <w:rPr>
          <w:i/>
        </w:rPr>
      </w:pPr>
      <w:r w:rsidRPr="005C5B15">
        <w:t xml:space="preserve">HarmfulAlgae, 2021. U.S. National Office for Harmful Algal Blooms. </w:t>
      </w:r>
      <w:hyperlink r:id="rId18" w:history="1">
        <w:r w:rsidRPr="005C5B15">
          <w:rPr>
            <w:rStyle w:val="Hyperlink"/>
          </w:rPr>
          <w:t>https://hab.whoi.edu/about/</w:t>
        </w:r>
      </w:hyperlink>
      <w:r w:rsidRPr="005C5B15">
        <w:t>,</w:t>
      </w:r>
      <w:r w:rsidRPr="005C5B15">
        <w:rPr>
          <w:i/>
        </w:rPr>
        <w:t xml:space="preserve"> </w:t>
      </w:r>
    </w:p>
    <w:p w14:paraId="4858097E" w14:textId="77777777" w:rsidR="005C5B15" w:rsidRPr="005C5B15" w:rsidRDefault="005C5B15" w:rsidP="005C5B15">
      <w:pPr>
        <w:pStyle w:val="EndNoteBibliography"/>
        <w:ind w:left="720" w:hanging="720"/>
      </w:pPr>
      <w:r w:rsidRPr="005C5B15">
        <w:t>Harrigan GG, Yoshida WY, Moore RE, Nagle DG, Park PU, Biggs J, Paul VJ, Mooberry SL, Corbett TH and Valeriote FA, 1998. Isolation, structure determination, and biological activity of dolastatin 12 and lyngbyastatin 1 from Lyngbya majuscula/Schizothrix calcicola cyanobacterial assemblages. J Nat Prod,</w:t>
      </w:r>
      <w:r w:rsidRPr="005C5B15">
        <w:rPr>
          <w:i/>
        </w:rPr>
        <w:t xml:space="preserve"> </w:t>
      </w:r>
      <w:r w:rsidRPr="005C5B15">
        <w:t>61, 1221-1225.</w:t>
      </w:r>
    </w:p>
    <w:p w14:paraId="49A64E5C" w14:textId="77777777" w:rsidR="005C5B15" w:rsidRPr="005C5B15" w:rsidRDefault="005C5B15" w:rsidP="005C5B15">
      <w:pPr>
        <w:pStyle w:val="EndNoteBibliography"/>
        <w:ind w:left="720" w:hanging="720"/>
      </w:pPr>
      <w:r w:rsidRPr="005C5B15">
        <w:t>Harrison PJ, Thompson PA, Guo M and Taylor FJR, 1993. Effects of light, temperature and salinity on the growth rate of harmful marine diatoms, Chaetoceros convolutus and C. concavicornis that kill netpen salmon. J Appl Phycol,</w:t>
      </w:r>
      <w:r w:rsidRPr="005C5B15">
        <w:rPr>
          <w:i/>
        </w:rPr>
        <w:t xml:space="preserve"> </w:t>
      </w:r>
      <w:r w:rsidRPr="005C5B15">
        <w:t>5, 259.</w:t>
      </w:r>
    </w:p>
    <w:p w14:paraId="3CAD9567" w14:textId="77777777" w:rsidR="005C5B15" w:rsidRPr="005C5B15" w:rsidRDefault="005C5B15" w:rsidP="005C5B15">
      <w:pPr>
        <w:pStyle w:val="EndNoteBibliography"/>
        <w:ind w:left="720" w:hanging="720"/>
      </w:pPr>
      <w:r w:rsidRPr="005C5B15">
        <w:t>Hart J, Mooney L, Arthur I, Inglis TJJ and Murray R, 2014. First case of Chlorella wound infection in a human in Australia. New Microbes and New Infections,</w:t>
      </w:r>
      <w:r w:rsidRPr="005C5B15">
        <w:rPr>
          <w:i/>
        </w:rPr>
        <w:t xml:space="preserve"> </w:t>
      </w:r>
      <w:r w:rsidRPr="005C5B15">
        <w:t>2, 132-133.</w:t>
      </w:r>
    </w:p>
    <w:p w14:paraId="35A8E341" w14:textId="77777777" w:rsidR="005C5B15" w:rsidRPr="005C5B15" w:rsidRDefault="005C5B15" w:rsidP="005C5B15">
      <w:pPr>
        <w:pStyle w:val="EndNoteBibliography"/>
        <w:ind w:left="720" w:hanging="720"/>
      </w:pPr>
      <w:r w:rsidRPr="005C5B15">
        <w:t>Herbst A, Patzelt L, Schoebe S, Schubert H and von Tümpling W, 2019. Bioremediation approach using charophytes—preliminary laboratory and field studies of mine drainage water from the Mansfeld Region, Germany. Environmental Science and Pollution Research,</w:t>
      </w:r>
      <w:r w:rsidRPr="005C5B15">
        <w:rPr>
          <w:i/>
        </w:rPr>
        <w:t xml:space="preserve"> </w:t>
      </w:r>
      <w:r w:rsidRPr="005C5B15">
        <w:t>26, 34983-34992.</w:t>
      </w:r>
    </w:p>
    <w:p w14:paraId="7B922270" w14:textId="77777777" w:rsidR="005C5B15" w:rsidRPr="005C5B15" w:rsidRDefault="005C5B15" w:rsidP="005C5B15">
      <w:pPr>
        <w:pStyle w:val="EndNoteBibliography"/>
        <w:ind w:left="720" w:hanging="720"/>
      </w:pPr>
      <w:r w:rsidRPr="005C5B15">
        <w:t>Hiroishi S, Okada H, Imai I and Yoshida T, 2005. High toxicity of the novel bloom-forming species Chattonella ovata (Raphidophyceae) to cultured fish. Harmful algae,</w:t>
      </w:r>
      <w:r w:rsidRPr="005C5B15">
        <w:rPr>
          <w:i/>
        </w:rPr>
        <w:t xml:space="preserve"> </w:t>
      </w:r>
      <w:r w:rsidRPr="005C5B15">
        <w:t>4, 783-787.</w:t>
      </w:r>
    </w:p>
    <w:p w14:paraId="55197B2D" w14:textId="77777777" w:rsidR="005C5B15" w:rsidRPr="005C5B15" w:rsidRDefault="005C5B15" w:rsidP="005C5B15">
      <w:pPr>
        <w:pStyle w:val="EndNoteBibliography"/>
        <w:ind w:left="720" w:hanging="720"/>
      </w:pPr>
      <w:r w:rsidRPr="005C5B15">
        <w:t>Horgen FD, Kazmierski EB, Westenburg HE, Yoshida WY and Scheuer PJ, 2002. Malevamide D:  Isolation and Structure Determination of an Isodolastatin H Analogue from the Marine Cyanobacterium Symploca hydnoides. J Nat Prod,</w:t>
      </w:r>
      <w:r w:rsidRPr="005C5B15">
        <w:rPr>
          <w:i/>
        </w:rPr>
        <w:t xml:space="preserve"> </w:t>
      </w:r>
      <w:r w:rsidRPr="005C5B15">
        <w:t>65, 487-491.</w:t>
      </w:r>
    </w:p>
    <w:p w14:paraId="47055847" w14:textId="7E5DEAD7" w:rsidR="005C5B15" w:rsidRPr="005C5B15" w:rsidRDefault="005C5B15" w:rsidP="005C5B15">
      <w:pPr>
        <w:pStyle w:val="EndNoteBibliography"/>
        <w:ind w:left="720" w:hanging="720"/>
        <w:rPr>
          <w:i/>
        </w:rPr>
      </w:pPr>
      <w:r w:rsidRPr="005C5B15">
        <w:t xml:space="preserve">iNaturalist, 2021a. Cylindrospermum. </w:t>
      </w:r>
      <w:hyperlink r:id="rId19" w:history="1">
        <w:r w:rsidRPr="005C5B15">
          <w:rPr>
            <w:rStyle w:val="Hyperlink"/>
          </w:rPr>
          <w:t>https://www.inaturalist.org/guide_taxa/711595</w:t>
        </w:r>
      </w:hyperlink>
      <w:r w:rsidRPr="005C5B15">
        <w:t>,</w:t>
      </w:r>
      <w:r w:rsidRPr="005C5B15">
        <w:rPr>
          <w:i/>
        </w:rPr>
        <w:t xml:space="preserve"> </w:t>
      </w:r>
    </w:p>
    <w:p w14:paraId="4AE74AB9" w14:textId="1834D561" w:rsidR="005C5B15" w:rsidRPr="005C5B15" w:rsidRDefault="005C5B15" w:rsidP="005C5B15">
      <w:pPr>
        <w:pStyle w:val="EndNoteBibliography"/>
        <w:ind w:left="720" w:hanging="720"/>
        <w:rPr>
          <w:i/>
        </w:rPr>
      </w:pPr>
      <w:r w:rsidRPr="005C5B15">
        <w:t xml:space="preserve">iNaturalist, 2021b. Oscillatoriales. </w:t>
      </w:r>
      <w:hyperlink r:id="rId20" w:history="1">
        <w:r w:rsidRPr="005C5B15">
          <w:rPr>
            <w:rStyle w:val="Hyperlink"/>
          </w:rPr>
          <w:t>https://www.inaturalist.org/guide_taxa/751676</w:t>
        </w:r>
      </w:hyperlink>
      <w:r w:rsidRPr="005C5B15">
        <w:t>,</w:t>
      </w:r>
      <w:r w:rsidRPr="005C5B15">
        <w:rPr>
          <w:i/>
        </w:rPr>
        <w:t xml:space="preserve"> </w:t>
      </w:r>
    </w:p>
    <w:p w14:paraId="7250A1E0" w14:textId="77777777" w:rsidR="005C5B15" w:rsidRPr="005C5B15" w:rsidRDefault="005C5B15" w:rsidP="005C5B15">
      <w:pPr>
        <w:pStyle w:val="EndNoteBibliography"/>
        <w:ind w:left="720" w:hanging="720"/>
      </w:pPr>
      <w:r w:rsidRPr="005C5B15">
        <w:t>Inouye I and Pienaar RN, 1983. Observations on the life cycle and microanatomy of Thoracosphaera heimii (Dinophyceae) with special reference to its systematic position. South African Journal of Botany,</w:t>
      </w:r>
      <w:r w:rsidRPr="005C5B15">
        <w:rPr>
          <w:i/>
        </w:rPr>
        <w:t xml:space="preserve"> </w:t>
      </w:r>
      <w:r w:rsidRPr="005C5B15">
        <w:t>2, 63-75.</w:t>
      </w:r>
    </w:p>
    <w:p w14:paraId="4C2C5099" w14:textId="7F05F794" w:rsidR="005C5B15" w:rsidRPr="005C5B15" w:rsidRDefault="005C5B15" w:rsidP="005C5B15">
      <w:pPr>
        <w:pStyle w:val="EndNoteBibliography"/>
        <w:ind w:left="720" w:hanging="720"/>
      </w:pPr>
      <w:r w:rsidRPr="005C5B15">
        <w:t xml:space="preserve">IOC UNESCO, Taxonomic Reference List of Harmful Micro Algae </w:t>
      </w:r>
      <w:hyperlink r:id="rId21" w:history="1">
        <w:r w:rsidRPr="005C5B15">
          <w:rPr>
            <w:rStyle w:val="Hyperlink"/>
          </w:rPr>
          <w:t>http://www.marinespecies.org/hab/</w:t>
        </w:r>
      </w:hyperlink>
      <w:r w:rsidRPr="005C5B15">
        <w:t xml:space="preserve">. </w:t>
      </w:r>
    </w:p>
    <w:p w14:paraId="627909C0" w14:textId="77777777" w:rsidR="005C5B15" w:rsidRPr="005C5B15" w:rsidRDefault="005C5B15" w:rsidP="005C5B15">
      <w:pPr>
        <w:pStyle w:val="EndNoteBibliography"/>
        <w:ind w:left="720" w:hanging="720"/>
      </w:pPr>
      <w:r w:rsidRPr="005C5B15">
        <w:t>Jackson C, Clayden S and Reyes-Prieto A, 2015. The Glaucophyta: The blue-green plants in a nutshell. Acta Societatis Botanicorum Poloniae,</w:t>
      </w:r>
      <w:r w:rsidRPr="005C5B15">
        <w:rPr>
          <w:i/>
        </w:rPr>
        <w:t xml:space="preserve"> </w:t>
      </w:r>
      <w:r w:rsidRPr="005C5B15">
        <w:t>84, 149-165.</w:t>
      </w:r>
    </w:p>
    <w:p w14:paraId="53314A8F" w14:textId="77777777" w:rsidR="005C5B15" w:rsidRPr="005C5B15" w:rsidRDefault="005C5B15" w:rsidP="005C5B15">
      <w:pPr>
        <w:pStyle w:val="EndNoteBibliography"/>
        <w:ind w:left="720" w:hanging="720"/>
      </w:pPr>
      <w:r w:rsidRPr="005C5B15">
        <w:t>Jaeschke DP, Menegol T, Rech R, Mercali GD and Marczak LDF, 2016. Carotenoid and lipid extraction from Heterochlorella luteoviridis using moderate electric field and ethanol. Process Biochemistry,</w:t>
      </w:r>
      <w:r w:rsidRPr="005C5B15">
        <w:rPr>
          <w:i/>
        </w:rPr>
        <w:t xml:space="preserve"> </w:t>
      </w:r>
      <w:r w:rsidRPr="005C5B15">
        <w:t>51, 1636-1643.</w:t>
      </w:r>
    </w:p>
    <w:p w14:paraId="7ACB418A" w14:textId="77777777" w:rsidR="005C5B15" w:rsidRPr="005C5B15" w:rsidRDefault="005C5B15" w:rsidP="005C5B15">
      <w:pPr>
        <w:pStyle w:val="EndNoteBibliography"/>
        <w:ind w:left="720" w:hanging="720"/>
      </w:pPr>
      <w:r w:rsidRPr="005C5B15">
        <w:t>Jessup DA, Miller MA, Ryan JP, Nevins HM, Kerkering HA, Mekebri A, Crane DB, Johnson TA and Kudela RM, 2009. Mass Stranding of Marine Birds Caused by a Surfactant-Producing Red Tide. PLoS ONE,</w:t>
      </w:r>
      <w:r w:rsidRPr="005C5B15">
        <w:rPr>
          <w:i/>
        </w:rPr>
        <w:t xml:space="preserve"> </w:t>
      </w:r>
      <w:r w:rsidRPr="005C5B15">
        <w:t>4, e4550.</w:t>
      </w:r>
    </w:p>
    <w:p w14:paraId="323EE900" w14:textId="77777777" w:rsidR="005C5B15" w:rsidRPr="005C5B15" w:rsidRDefault="005C5B15" w:rsidP="005C5B15">
      <w:pPr>
        <w:pStyle w:val="EndNoteBibliography"/>
        <w:ind w:left="720" w:hanging="720"/>
      </w:pPr>
      <w:r w:rsidRPr="005C5B15">
        <w:t>Jiang L, Eriksson J, Lage S, Jonasson S, Shams S, Martin M, Ilag LL and Rasmussen U, 2014. Diatoms: A Novel Source for the Neurotoxin BMAA in Aquatic Environments. PLoS ONE,</w:t>
      </w:r>
      <w:r w:rsidRPr="005C5B15">
        <w:rPr>
          <w:i/>
        </w:rPr>
        <w:t xml:space="preserve"> </w:t>
      </w:r>
      <w:r w:rsidRPr="005C5B15">
        <w:t>9, e84578.</w:t>
      </w:r>
    </w:p>
    <w:p w14:paraId="0EB2ECBC" w14:textId="77777777" w:rsidR="005C5B15" w:rsidRPr="005C5B15" w:rsidRDefault="005C5B15" w:rsidP="005C5B15">
      <w:pPr>
        <w:pStyle w:val="EndNoteBibliography"/>
        <w:ind w:left="720" w:hanging="720"/>
      </w:pPr>
      <w:r w:rsidRPr="005C5B15">
        <w:t>John J, 2003. Phycoremediation: Algae as Tools for Remediation of Mine-Void Wetlands. In: Modern Trends in Applied Aquatic Ecology. RS Ambasht, NK Ambasht. Kluwer, New York, 133-147.</w:t>
      </w:r>
    </w:p>
    <w:p w14:paraId="428C98D1" w14:textId="77777777" w:rsidR="005C5B15" w:rsidRPr="005C5B15" w:rsidRDefault="005C5B15" w:rsidP="005C5B15">
      <w:pPr>
        <w:pStyle w:val="EndNoteBibliography"/>
        <w:ind w:left="720" w:hanging="720"/>
      </w:pPr>
      <w:r w:rsidRPr="005C5B15">
        <w:t>Kagan ML and Matulka RA, 2015. Safety assessment of the microalgae Nannochloropsis oculata. Toxicology Reports,</w:t>
      </w:r>
      <w:r w:rsidRPr="005C5B15">
        <w:rPr>
          <w:i/>
        </w:rPr>
        <w:t xml:space="preserve"> </w:t>
      </w:r>
      <w:r w:rsidRPr="005C5B15">
        <w:t>2, 617-623.</w:t>
      </w:r>
    </w:p>
    <w:p w14:paraId="0B48A905" w14:textId="77777777" w:rsidR="005C5B15" w:rsidRPr="005C5B15" w:rsidRDefault="005C5B15" w:rsidP="005C5B15">
      <w:pPr>
        <w:pStyle w:val="EndNoteBibliography"/>
        <w:ind w:left="720" w:hanging="720"/>
      </w:pPr>
      <w:r w:rsidRPr="005C5B15">
        <w:lastRenderedPageBreak/>
        <w:t>Kay RA and Barton LL, 1991. Microalgae as food and supplement. Critical Reviews in Food Science and Nutrition,</w:t>
      </w:r>
      <w:r w:rsidRPr="005C5B15">
        <w:rPr>
          <w:i/>
        </w:rPr>
        <w:t xml:space="preserve"> </w:t>
      </w:r>
      <w:r w:rsidRPr="005C5B15">
        <w:t>30, 555-573.</w:t>
      </w:r>
    </w:p>
    <w:p w14:paraId="0606C51C" w14:textId="0401999D" w:rsidR="005C5B15" w:rsidRPr="005C5B15" w:rsidRDefault="005C5B15" w:rsidP="005C5B15">
      <w:pPr>
        <w:pStyle w:val="EndNoteBibliography"/>
        <w:ind w:left="720" w:hanging="720"/>
        <w:rPr>
          <w:i/>
        </w:rPr>
      </w:pPr>
      <w:r w:rsidRPr="005C5B15">
        <w:t xml:space="preserve">KEGG, 2021. Kyoto Encyclopedia of Genes and Genomes. </w:t>
      </w:r>
      <w:hyperlink r:id="rId22" w:history="1">
        <w:r w:rsidRPr="005C5B15">
          <w:rPr>
            <w:rStyle w:val="Hyperlink"/>
          </w:rPr>
          <w:t>https://www.genome.jp/kegg/</w:t>
        </w:r>
      </w:hyperlink>
      <w:r w:rsidRPr="005C5B15">
        <w:t>,</w:t>
      </w:r>
      <w:r w:rsidRPr="005C5B15">
        <w:rPr>
          <w:i/>
        </w:rPr>
        <w:t xml:space="preserve"> </w:t>
      </w:r>
    </w:p>
    <w:p w14:paraId="3FBED818" w14:textId="77777777" w:rsidR="005C5B15" w:rsidRPr="005C5B15" w:rsidRDefault="005C5B15" w:rsidP="005C5B15">
      <w:pPr>
        <w:pStyle w:val="EndNoteBibliography"/>
        <w:ind w:left="720" w:hanging="720"/>
      </w:pPr>
      <w:r w:rsidRPr="005C5B15">
        <w:t>Keleti G, Sykora JL, Lippy EC and Shapiro MA, 1979. Composition and biological properties of lipopolysaccharides isolated from Schizothrix calcicola (Ag.) Gomont (Cyanobacteria). Applied and environmental microbiology,</w:t>
      </w:r>
      <w:r w:rsidRPr="005C5B15">
        <w:rPr>
          <w:i/>
        </w:rPr>
        <w:t xml:space="preserve"> </w:t>
      </w:r>
      <w:r w:rsidRPr="005C5B15">
        <w:t>38, 471-477.</w:t>
      </w:r>
    </w:p>
    <w:p w14:paraId="2444857C" w14:textId="77777777" w:rsidR="005C5B15" w:rsidRPr="005C5B15" w:rsidRDefault="005C5B15" w:rsidP="005C5B15">
      <w:pPr>
        <w:pStyle w:val="EndNoteBibliography"/>
        <w:ind w:left="720" w:hanging="720"/>
      </w:pPr>
      <w:r w:rsidRPr="005C5B15">
        <w:t>Kim CS, Lee SG, Lee CK, Kim HG and Jung J, 1999. Reactive oxygen species as causative agents in the ichthyotoxicity of the red tide dinoflagellate Cochlodinium polykrikoides. Journal of Plankton Research,</w:t>
      </w:r>
      <w:r w:rsidRPr="005C5B15">
        <w:rPr>
          <w:i/>
        </w:rPr>
        <w:t xml:space="preserve"> </w:t>
      </w:r>
      <w:r w:rsidRPr="005C5B15">
        <w:t>21, 2105-2115.</w:t>
      </w:r>
    </w:p>
    <w:p w14:paraId="66E067B1" w14:textId="77777777" w:rsidR="005C5B15" w:rsidRPr="005C5B15" w:rsidRDefault="005C5B15" w:rsidP="005C5B15">
      <w:pPr>
        <w:pStyle w:val="EndNoteBibliography"/>
        <w:ind w:left="720" w:hanging="720"/>
      </w:pPr>
      <w:r w:rsidRPr="005C5B15">
        <w:t>Kim JI, Yoon HS, Yi G, Kim HS, Yih W and Shin W, 2015. The Plastid Genome of the Cryptomonad Teleaulax amphioxeia. PLoS ONE,</w:t>
      </w:r>
      <w:r w:rsidRPr="005C5B15">
        <w:rPr>
          <w:i/>
        </w:rPr>
        <w:t xml:space="preserve"> </w:t>
      </w:r>
      <w:r w:rsidRPr="005C5B15">
        <w:t>10, e0129284-e0129284.</w:t>
      </w:r>
    </w:p>
    <w:p w14:paraId="55F442F7" w14:textId="77777777" w:rsidR="005C5B15" w:rsidRPr="005C5B15" w:rsidRDefault="005C5B15" w:rsidP="005C5B15">
      <w:pPr>
        <w:pStyle w:val="EndNoteBibliography"/>
        <w:ind w:left="720" w:hanging="720"/>
      </w:pPr>
      <w:r w:rsidRPr="005C5B15">
        <w:t>Kim S-H, Chang Y-H, Kim W-K, Kim Y-K, Cho S-H, Kim Y-Y and Min K-U, 2003. Two cases of anaphylaxis after laminaria insertion. Journal of Korean medical science,</w:t>
      </w:r>
      <w:r w:rsidRPr="005C5B15">
        <w:rPr>
          <w:i/>
        </w:rPr>
        <w:t xml:space="preserve"> </w:t>
      </w:r>
      <w:r w:rsidRPr="005C5B15">
        <w:t>18, 886-888.</w:t>
      </w:r>
    </w:p>
    <w:p w14:paraId="724D5185" w14:textId="77777777" w:rsidR="005C5B15" w:rsidRPr="005C5B15" w:rsidRDefault="005C5B15" w:rsidP="005C5B15">
      <w:pPr>
        <w:pStyle w:val="EndNoteBibliography"/>
        <w:ind w:left="720" w:hanging="720"/>
      </w:pPr>
      <w:r w:rsidRPr="005C5B15">
        <w:t>Kingston MB, 2009. Growth and motility of the diatom Cylindrotheca closterium: implications for commercial applications. Journal of the North Carolina Academy of Science,</w:t>
      </w:r>
      <w:r w:rsidRPr="005C5B15">
        <w:rPr>
          <w:i/>
        </w:rPr>
        <w:t xml:space="preserve"> </w:t>
      </w:r>
      <w:r w:rsidRPr="005C5B15">
        <w:t>125, 138-142.</w:t>
      </w:r>
    </w:p>
    <w:p w14:paraId="611BCCFA" w14:textId="77777777" w:rsidR="005C5B15" w:rsidRPr="005C5B15" w:rsidRDefault="005C5B15" w:rsidP="005C5B15">
      <w:pPr>
        <w:pStyle w:val="EndNoteBibliography"/>
        <w:ind w:left="720" w:hanging="720"/>
      </w:pPr>
      <w:r w:rsidRPr="005C5B15">
        <w:t>Kiron V, Phromkunthong W, Huntley M, Archibald I and De Scheemaker G, 2012. Marine microalgae from biorefinery as a potential feed protein source for Atlantic salmon, common carp and whiteleg shrimp. Aquaculture Nutrition,</w:t>
      </w:r>
      <w:r w:rsidRPr="005C5B15">
        <w:rPr>
          <w:i/>
        </w:rPr>
        <w:t xml:space="preserve"> </w:t>
      </w:r>
      <w:r w:rsidRPr="005C5B15">
        <w:t>18, 521-531.</w:t>
      </w:r>
    </w:p>
    <w:p w14:paraId="1941F89D" w14:textId="77777777" w:rsidR="005C5B15" w:rsidRPr="005C5B15" w:rsidRDefault="005C5B15" w:rsidP="005C5B15">
      <w:pPr>
        <w:pStyle w:val="EndNoteBibliography"/>
        <w:ind w:left="720" w:hanging="720"/>
      </w:pPr>
      <w:r w:rsidRPr="005C5B15">
        <w:t>Kiron V, Sørensen M, Huntley M, Vasanth GK, Gong Y, Dahle D and Palihawadana AM, 2016. Defatted Biomass of the Microalga, Desmodesmus sp., Can Replace Fishmeal in the Feeds for Atlantic salmon. Frontiers in Marine Science,</w:t>
      </w:r>
      <w:r w:rsidRPr="005C5B15">
        <w:rPr>
          <w:i/>
        </w:rPr>
        <w:t xml:space="preserve"> </w:t>
      </w:r>
      <w:r w:rsidRPr="005C5B15">
        <w:t>3, 1-12.</w:t>
      </w:r>
    </w:p>
    <w:p w14:paraId="68A0FF12" w14:textId="77777777" w:rsidR="005C5B15" w:rsidRPr="005C5B15" w:rsidRDefault="005C5B15" w:rsidP="005C5B15">
      <w:pPr>
        <w:pStyle w:val="EndNoteBibliography"/>
        <w:ind w:left="720" w:hanging="720"/>
      </w:pPr>
      <w:r w:rsidRPr="005C5B15">
        <w:t>Kiy T, Rüsing M and Fabritius D, 2005. Production of Docosahexaenoic Acid by the Marine Microalga, Ulkenia sp. In: Single Cell Oils. Z Cohe, C Ratledge. AOCS Press Champaign, IL, 99-106.</w:t>
      </w:r>
    </w:p>
    <w:p w14:paraId="3DB9997B" w14:textId="77777777" w:rsidR="005C5B15" w:rsidRPr="005C5B15" w:rsidRDefault="005C5B15" w:rsidP="005C5B15">
      <w:pPr>
        <w:pStyle w:val="EndNoteBibliography"/>
        <w:ind w:left="720" w:hanging="720"/>
      </w:pPr>
      <w:r w:rsidRPr="005C5B15">
        <w:t>Klisch M and Häder D-P, 2008. Mycosporine-like amino acids and marine toxins--the common and the different. Marine drugs,</w:t>
      </w:r>
      <w:r w:rsidRPr="005C5B15">
        <w:rPr>
          <w:i/>
        </w:rPr>
        <w:t xml:space="preserve"> </w:t>
      </w:r>
      <w:r w:rsidRPr="005C5B15">
        <w:t>6, 147-163.</w:t>
      </w:r>
    </w:p>
    <w:p w14:paraId="2758EA3B" w14:textId="77777777" w:rsidR="005C5B15" w:rsidRPr="005C5B15" w:rsidRDefault="005C5B15" w:rsidP="005C5B15">
      <w:pPr>
        <w:pStyle w:val="EndNoteBibliography"/>
        <w:ind w:left="720" w:hanging="720"/>
      </w:pPr>
      <w:r w:rsidRPr="005C5B15">
        <w:t>Komuro T, Kamiya H, Yamamuro M and Seike Y, 2017. The Effect of Charophyte Communities on Phosphorus Flow in Lake Shinji, Japan. Aquatic Science and Technology,</w:t>
      </w:r>
      <w:r w:rsidRPr="005C5B15">
        <w:rPr>
          <w:i/>
        </w:rPr>
        <w:t xml:space="preserve"> </w:t>
      </w:r>
      <w:r w:rsidRPr="005C5B15">
        <w:t>5, 20.</w:t>
      </w:r>
    </w:p>
    <w:p w14:paraId="46DF37FC" w14:textId="77777777" w:rsidR="005C5B15" w:rsidRPr="005C5B15" w:rsidRDefault="005C5B15" w:rsidP="005C5B15">
      <w:pPr>
        <w:pStyle w:val="EndNoteBibliography"/>
        <w:ind w:left="720" w:hanging="720"/>
      </w:pPr>
      <w:r w:rsidRPr="005C5B15">
        <w:t>Kumar S, 2015. GM Algae for Biofuel Production: Biosafety and Risk Assessment. 24 pp.</w:t>
      </w:r>
    </w:p>
    <w:p w14:paraId="4FA96A52" w14:textId="77777777" w:rsidR="005C5B15" w:rsidRPr="005C5B15" w:rsidRDefault="005C5B15" w:rsidP="005C5B15">
      <w:pPr>
        <w:pStyle w:val="EndNoteBibliography"/>
        <w:ind w:left="720" w:hanging="720"/>
      </w:pPr>
      <w:r w:rsidRPr="005C5B15">
        <w:t>Laamanen MJ, Gugger MF, Lehtimäki JM, Haukka K and Sivonen K, 2001. Diversity of toxic and nontoxic nodularia isolates (cyanobacteria) and filaments from the Baltic Sea. Applied and environmental microbiology,</w:t>
      </w:r>
      <w:r w:rsidRPr="005C5B15">
        <w:rPr>
          <w:i/>
        </w:rPr>
        <w:t xml:space="preserve"> </w:t>
      </w:r>
      <w:r w:rsidRPr="005C5B15">
        <w:t>67, 4638-4647.</w:t>
      </w:r>
    </w:p>
    <w:p w14:paraId="5E9B8C97" w14:textId="77777777" w:rsidR="005C5B15" w:rsidRPr="005C5B15" w:rsidRDefault="005C5B15" w:rsidP="005C5B15">
      <w:pPr>
        <w:pStyle w:val="EndNoteBibliography"/>
        <w:ind w:left="720" w:hanging="720"/>
      </w:pPr>
      <w:r w:rsidRPr="005C5B15">
        <w:t>Lassus P, Chomérat N, Hess P and Nézan E, 2016. Toxic and Harmful Microalgae of the World Ocean / Micro-algues toxiques et nuisibles de l’océan mondial. Editor. International Society for the Study of Harmful Algae / Intergovernmental Oceanographic Commission of UNESCO. IOC Manuals and Guides, Denmark, 525 pp.</w:t>
      </w:r>
    </w:p>
    <w:p w14:paraId="69F8F027" w14:textId="77777777" w:rsidR="005C5B15" w:rsidRPr="005C5B15" w:rsidRDefault="005C5B15" w:rsidP="005C5B15">
      <w:pPr>
        <w:pStyle w:val="EndNoteBibliography"/>
        <w:ind w:left="720" w:hanging="720"/>
      </w:pPr>
      <w:r w:rsidRPr="005C5B15">
        <w:t>Le Lann K, Surget G, Couteau C, Coiffard L, Cérantola S, Gaillard F, Larnicol M, Zubia M, Guérard F, Poupart N and Stiger-Pouvreau V, 2016. Sunscreen, antioxidant, and bactericide capacities of phlorotannins from the brown macroalga Halidrys siliquosa. J Appl Phycol,</w:t>
      </w:r>
      <w:r w:rsidRPr="005C5B15">
        <w:rPr>
          <w:i/>
        </w:rPr>
        <w:t xml:space="preserve"> </w:t>
      </w:r>
      <w:r w:rsidRPr="005C5B15">
        <w:t>28, 3547-3559.</w:t>
      </w:r>
    </w:p>
    <w:p w14:paraId="48BE1AFB" w14:textId="77777777" w:rsidR="005C5B15" w:rsidRPr="005C5B15" w:rsidRDefault="005C5B15" w:rsidP="005C5B15">
      <w:pPr>
        <w:pStyle w:val="EndNoteBibliography"/>
        <w:ind w:left="720" w:hanging="720"/>
      </w:pPr>
      <w:r w:rsidRPr="005C5B15">
        <w:t>Le T-M, Knulst AC and Röckmann H, 2014. Anaphylaxis to Spirulina confirmed by skin prick test with ingredients of Spirulina tablets. Food and Chemical Toxicology,</w:t>
      </w:r>
      <w:r w:rsidRPr="005C5B15">
        <w:rPr>
          <w:i/>
        </w:rPr>
        <w:t xml:space="preserve"> </w:t>
      </w:r>
      <w:r w:rsidRPr="005C5B15">
        <w:t>74, 309-310.</w:t>
      </w:r>
    </w:p>
    <w:p w14:paraId="4B2A2E34" w14:textId="77777777" w:rsidR="005C5B15" w:rsidRPr="005C5B15" w:rsidRDefault="005C5B15" w:rsidP="005C5B15">
      <w:pPr>
        <w:pStyle w:val="EndNoteBibliography"/>
        <w:ind w:left="720" w:hanging="720"/>
      </w:pPr>
      <w:r w:rsidRPr="005C5B15">
        <w:t>Leong HY, Su C-A, Lee B-S, Lan JC-W, Law CL, Chang J-S and Show PL, 2019. Development of Aurantiochytrium limacinum SR21 cultivation using salt-rich waste feedstock for docosahexaenoic acid production and application of natural colourant in food product. Bioresource Technology,</w:t>
      </w:r>
      <w:r w:rsidRPr="005C5B15">
        <w:rPr>
          <w:i/>
        </w:rPr>
        <w:t xml:space="preserve"> </w:t>
      </w:r>
      <w:r w:rsidRPr="005C5B15">
        <w:t>271, 30-36.</w:t>
      </w:r>
    </w:p>
    <w:p w14:paraId="29555FB3" w14:textId="77777777" w:rsidR="005C5B15" w:rsidRPr="005C5B15" w:rsidRDefault="005C5B15" w:rsidP="005C5B15">
      <w:pPr>
        <w:pStyle w:val="EndNoteBibliography"/>
        <w:ind w:left="720" w:hanging="720"/>
      </w:pPr>
      <w:r w:rsidRPr="005C5B15">
        <w:t>Li H-B, Cheng K-W, Wong C-C, Fan K-W, Chen F and Jiang Y, 2007. Evaluation of antioxidant capacity and total phenolic content of different fractions of selected microalgae. Food Chemistry,</w:t>
      </w:r>
      <w:r w:rsidRPr="005C5B15">
        <w:rPr>
          <w:i/>
        </w:rPr>
        <w:t xml:space="preserve"> </w:t>
      </w:r>
      <w:r w:rsidRPr="005C5B15">
        <w:t>102, 771-776.</w:t>
      </w:r>
    </w:p>
    <w:p w14:paraId="61BFF801" w14:textId="77777777" w:rsidR="005C5B15" w:rsidRPr="005C5B15" w:rsidRDefault="005C5B15" w:rsidP="005C5B15">
      <w:pPr>
        <w:pStyle w:val="EndNoteBibliography"/>
        <w:ind w:left="720" w:hanging="720"/>
      </w:pPr>
      <w:r w:rsidRPr="005C5B15">
        <w:t>Li J, Dong S, Tian X, Shi C, Wang F, Gao Q and Zhu C, 2015. Effects of the diatom Cylindrotheca fusiformis on the growth of the sea cucumber Apostichopus japonicus and water quality in ponds. Aquaculture International,</w:t>
      </w:r>
      <w:r w:rsidRPr="005C5B15">
        <w:rPr>
          <w:i/>
        </w:rPr>
        <w:t xml:space="preserve"> </w:t>
      </w:r>
      <w:r w:rsidRPr="005C5B15">
        <w:t>23, 955-965.</w:t>
      </w:r>
    </w:p>
    <w:p w14:paraId="5F03F009" w14:textId="77777777" w:rsidR="005C5B15" w:rsidRPr="005C5B15" w:rsidRDefault="005C5B15" w:rsidP="005C5B15">
      <w:pPr>
        <w:pStyle w:val="EndNoteBibliography"/>
        <w:ind w:left="720" w:hanging="720"/>
      </w:pPr>
      <w:r w:rsidRPr="005C5B15">
        <w:t>Li Y, Huang CX, Xu GS, Lundholm N, Teng ST, Wu H and Tan Z, 2017. Pseudo-nitzschia simulans sp. nov. (Bacillariophyceae), the first domoic acid producer from Chinese waters. Harmful algae,</w:t>
      </w:r>
      <w:r w:rsidRPr="005C5B15">
        <w:rPr>
          <w:i/>
        </w:rPr>
        <w:t xml:space="preserve"> </w:t>
      </w:r>
      <w:r w:rsidRPr="005C5B15">
        <w:t>67, 119-130.</w:t>
      </w:r>
    </w:p>
    <w:p w14:paraId="625C6F10" w14:textId="77777777" w:rsidR="005C5B15" w:rsidRPr="005C5B15" w:rsidRDefault="005C5B15" w:rsidP="005C5B15">
      <w:pPr>
        <w:pStyle w:val="EndNoteBibliography"/>
        <w:ind w:left="720" w:hanging="720"/>
      </w:pPr>
      <w:r w:rsidRPr="005C5B15">
        <w:t>Li Y, Liu L, Sun P, Zhang Y, Wu T, Sun H, Cheng K-W and Chen F, 2020. Fucoxanthinol from the Diatom Nitzschia Laevis Ameliorates Neuroinflammatory Responses in Lipopolysaccharide-Stimulated BV-2 Microglia. Marine drugs,</w:t>
      </w:r>
      <w:r w:rsidRPr="005C5B15">
        <w:rPr>
          <w:i/>
        </w:rPr>
        <w:t xml:space="preserve"> </w:t>
      </w:r>
      <w:r w:rsidRPr="005C5B15">
        <w:t>18, 116.</w:t>
      </w:r>
    </w:p>
    <w:p w14:paraId="7130D9FA" w14:textId="77777777" w:rsidR="005C5B15" w:rsidRPr="005C5B15" w:rsidRDefault="005C5B15" w:rsidP="005C5B15">
      <w:pPr>
        <w:pStyle w:val="EndNoteBibliography"/>
        <w:ind w:left="720" w:hanging="720"/>
      </w:pPr>
      <w:r w:rsidRPr="005C5B15">
        <w:t>Liang ZC, Liang MH and Jiang JG, 2019. Transgenic microalgae as bioreactors. Critical Reviews in Food Science and Nutrition,</w:t>
      </w:r>
      <w:r w:rsidRPr="005C5B15">
        <w:rPr>
          <w:i/>
        </w:rPr>
        <w:t xml:space="preserve"> </w:t>
      </w:r>
      <w:r w:rsidRPr="005C5B15">
        <w:t>60, 3195-3213.</w:t>
      </w:r>
    </w:p>
    <w:p w14:paraId="45706B8A" w14:textId="77777777" w:rsidR="005C5B15" w:rsidRPr="005C5B15" w:rsidRDefault="005C5B15" w:rsidP="005C5B15">
      <w:pPr>
        <w:pStyle w:val="EndNoteBibliography"/>
        <w:ind w:left="720" w:hanging="720"/>
      </w:pPr>
      <w:r w:rsidRPr="005C5B15">
        <w:lastRenderedPageBreak/>
        <w:t>Lijun H, Nianjun X, Jiangong S, Xiaojun Y and Chengkui Z, 2005. Isolation and pharmacological activities of bromophenols fromRhodomela confervoides. Chinese Journal of Oceanology and Limnology,</w:t>
      </w:r>
      <w:r w:rsidRPr="005C5B15">
        <w:rPr>
          <w:i/>
        </w:rPr>
        <w:t xml:space="preserve"> </w:t>
      </w:r>
      <w:r w:rsidRPr="005C5B15">
        <w:t>23, 226-229.</w:t>
      </w:r>
    </w:p>
    <w:p w14:paraId="0487C38D" w14:textId="77777777" w:rsidR="005C5B15" w:rsidRPr="005C5B15" w:rsidRDefault="005C5B15" w:rsidP="005C5B15">
      <w:pPr>
        <w:pStyle w:val="EndNoteBibliography"/>
        <w:ind w:left="720" w:hanging="720"/>
      </w:pPr>
      <w:r w:rsidRPr="005C5B15">
        <w:t>Liu J, Sun Z, Gerken H, Liu Z, Jiang Y and Chen F, 2014. Chlorella zofingiensis as an alternative microalgal producer of astaxanthin: biology and industrial potential. Marine drugs,</w:t>
      </w:r>
      <w:r w:rsidRPr="005C5B15">
        <w:rPr>
          <w:i/>
        </w:rPr>
        <w:t xml:space="preserve"> </w:t>
      </w:r>
      <w:r w:rsidRPr="005C5B15">
        <w:t>12, 3487-3515.</w:t>
      </w:r>
    </w:p>
    <w:p w14:paraId="414251AB" w14:textId="77777777" w:rsidR="005C5B15" w:rsidRPr="005C5B15" w:rsidRDefault="005C5B15" w:rsidP="005C5B15">
      <w:pPr>
        <w:pStyle w:val="EndNoteBibliography"/>
        <w:ind w:left="720" w:hanging="720"/>
      </w:pPr>
      <w:r w:rsidRPr="005C5B15">
        <w:t>Lu S and Hodgkiss IJ, 2004. Harmful algal bloom causative collected from Hong Kong waters. Hydrobiologia,</w:t>
      </w:r>
      <w:r w:rsidRPr="005C5B15">
        <w:rPr>
          <w:i/>
        </w:rPr>
        <w:t xml:space="preserve"> </w:t>
      </w:r>
      <w:r w:rsidRPr="005C5B15">
        <w:t>512, 231-238.</w:t>
      </w:r>
    </w:p>
    <w:p w14:paraId="3E6FA4FC" w14:textId="77777777" w:rsidR="005C5B15" w:rsidRPr="005C5B15" w:rsidRDefault="005C5B15" w:rsidP="005C5B15">
      <w:pPr>
        <w:pStyle w:val="EndNoteBibliography"/>
        <w:ind w:left="720" w:hanging="720"/>
      </w:pPr>
      <w:r w:rsidRPr="005C5B15">
        <w:t>Lürling M, 2003. Phenotypic plasticity in the green algae Desmodesmus and Scenedesmus with special reference to the induction of defensive morphology. Ann. Limnol. - Int. J. Lim.,</w:t>
      </w:r>
      <w:r w:rsidRPr="005C5B15">
        <w:rPr>
          <w:i/>
        </w:rPr>
        <w:t xml:space="preserve"> </w:t>
      </w:r>
      <w:r w:rsidRPr="005C5B15">
        <w:t>39, 85-101.</w:t>
      </w:r>
    </w:p>
    <w:p w14:paraId="4B802C0B" w14:textId="77777777" w:rsidR="005C5B15" w:rsidRPr="005C5B15" w:rsidRDefault="005C5B15" w:rsidP="005C5B15">
      <w:pPr>
        <w:pStyle w:val="EndNoteBibliography"/>
        <w:ind w:left="720" w:hanging="720"/>
      </w:pPr>
      <w:r w:rsidRPr="005C5B15">
        <w:t>Ma X-N, Chen T-P, Yang B, Liu J and Chen F, 2016. Lipid Production from Nannochloropsis. Marine drugs,</w:t>
      </w:r>
      <w:r w:rsidRPr="005C5B15">
        <w:rPr>
          <w:i/>
        </w:rPr>
        <w:t xml:space="preserve"> </w:t>
      </w:r>
      <w:r w:rsidRPr="005C5B15">
        <w:t>14, 61.</w:t>
      </w:r>
    </w:p>
    <w:p w14:paraId="69EC2FBB" w14:textId="77777777" w:rsidR="005C5B15" w:rsidRPr="005C5B15" w:rsidRDefault="005C5B15" w:rsidP="005C5B15">
      <w:pPr>
        <w:pStyle w:val="EndNoteBibliography"/>
        <w:ind w:left="720" w:hanging="720"/>
      </w:pPr>
      <w:r w:rsidRPr="005C5B15">
        <w:t>Ma Y, Wang Z, Yu C, Yin Y and Zhou G, 2014. Evaluation of the potential of 9 Nannochloropsis strains for biodiesel production. Bioresource Technology,</w:t>
      </w:r>
      <w:r w:rsidRPr="005C5B15">
        <w:rPr>
          <w:i/>
        </w:rPr>
        <w:t xml:space="preserve"> </w:t>
      </w:r>
      <w:r w:rsidRPr="005C5B15">
        <w:t>167, 503-509.</w:t>
      </w:r>
    </w:p>
    <w:p w14:paraId="28A98472" w14:textId="77777777" w:rsidR="005C5B15" w:rsidRPr="005C5B15" w:rsidRDefault="005C5B15" w:rsidP="005C5B15">
      <w:pPr>
        <w:pStyle w:val="EndNoteBibliography"/>
        <w:ind w:left="720" w:hanging="720"/>
      </w:pPr>
      <w:r w:rsidRPr="005C5B15">
        <w:t>Macedo NRPV, Ribeiro MS, Villaça RC, Ferreira W, Pinto AM, Teixeira VL, Cirne-Santos C, Paixão ICNP and Giongo V, 2012. Caulerpin as a potential antiviral drug against herpes simplex virus type 1. Revista Brasileira de Farmacognosia,</w:t>
      </w:r>
      <w:r w:rsidRPr="005C5B15">
        <w:rPr>
          <w:i/>
        </w:rPr>
        <w:t xml:space="preserve"> </w:t>
      </w:r>
      <w:r w:rsidRPr="005C5B15">
        <w:t>22, 861-867.</w:t>
      </w:r>
    </w:p>
    <w:p w14:paraId="6D539754" w14:textId="77777777" w:rsidR="005C5B15" w:rsidRPr="005C5B15" w:rsidRDefault="005C5B15" w:rsidP="005C5B15">
      <w:pPr>
        <w:pStyle w:val="EndNoteBibliography"/>
        <w:ind w:left="720" w:hanging="720"/>
      </w:pPr>
      <w:r w:rsidRPr="005C5B15">
        <w:t>Mahmood NA, Carmichael WW and Pfahler D, 1988. Anticholinesterase poisonings in dogs from a cyanobacterial (blue-green algae) bloom dominated by Anabaena flos-aquae. American journal of veterinary research,</w:t>
      </w:r>
      <w:r w:rsidRPr="005C5B15">
        <w:rPr>
          <w:i/>
        </w:rPr>
        <w:t xml:space="preserve"> </w:t>
      </w:r>
      <w:r w:rsidRPr="005C5B15">
        <w:t>49, 500-503.</w:t>
      </w:r>
    </w:p>
    <w:p w14:paraId="735C0E0A" w14:textId="6594A429" w:rsidR="005C5B15" w:rsidRPr="005C5B15" w:rsidRDefault="005C5B15" w:rsidP="005C5B15">
      <w:pPr>
        <w:pStyle w:val="EndNoteBibliography"/>
        <w:ind w:left="720" w:hanging="720"/>
      </w:pPr>
      <w:r w:rsidRPr="005C5B15">
        <w:t xml:space="preserve">MarLIN, The Marine Life Information Network. </w:t>
      </w:r>
      <w:hyperlink r:id="rId23" w:history="1">
        <w:r w:rsidRPr="005C5B15">
          <w:rPr>
            <w:rStyle w:val="Hyperlink"/>
          </w:rPr>
          <w:t>https://www.marlin.ac.uk/</w:t>
        </w:r>
      </w:hyperlink>
      <w:r w:rsidRPr="005C5B15">
        <w:t xml:space="preserve">. </w:t>
      </w:r>
    </w:p>
    <w:p w14:paraId="0B3C28AF" w14:textId="77777777" w:rsidR="005C5B15" w:rsidRPr="005C5B15" w:rsidRDefault="005C5B15" w:rsidP="005C5B15">
      <w:pPr>
        <w:pStyle w:val="EndNoteBibliography"/>
        <w:ind w:left="720" w:hanging="720"/>
      </w:pPr>
      <w:r w:rsidRPr="005C5B15">
        <w:t>Marques S, Silva E, Carvalheira J and Thompson G, 2006. Short Communication: In Vitro Antimicrobial Susceptibility of Prototheca wickerhamii and Prototheca zopfii Isolated from Bovine Mastitis. Journal of Dairy Science,</w:t>
      </w:r>
      <w:r w:rsidRPr="005C5B15">
        <w:rPr>
          <w:i/>
        </w:rPr>
        <w:t xml:space="preserve"> </w:t>
      </w:r>
      <w:r w:rsidRPr="005C5B15">
        <w:t>89, 4202-4204.</w:t>
      </w:r>
    </w:p>
    <w:p w14:paraId="1B641D50" w14:textId="77777777" w:rsidR="005C5B15" w:rsidRPr="005C5B15" w:rsidRDefault="005C5B15" w:rsidP="005C5B15">
      <w:pPr>
        <w:pStyle w:val="EndNoteBibliography"/>
        <w:ind w:left="720" w:hanging="720"/>
      </w:pPr>
      <w:r w:rsidRPr="005C5B15">
        <w:t>Martínez KA, Lauritano C, Druka D, Romano G, Grohmann T, Jaspars M, Martín J, Díaz C, Cautain B, de la Cruz M, Ianora A and Reyes F, 2019. Amphidinol 22, a New Cytotoxic and Antifungal Amphidinol from the Dinoflagellate Amphidinium carterae. Marine drugs,</w:t>
      </w:r>
      <w:r w:rsidRPr="005C5B15">
        <w:rPr>
          <w:i/>
        </w:rPr>
        <w:t xml:space="preserve"> </w:t>
      </w:r>
      <w:r w:rsidRPr="005C5B15">
        <w:t>17, 385.</w:t>
      </w:r>
    </w:p>
    <w:p w14:paraId="11DC8D9F" w14:textId="77777777" w:rsidR="005C5B15" w:rsidRPr="005C5B15" w:rsidRDefault="005C5B15" w:rsidP="005C5B15">
      <w:pPr>
        <w:pStyle w:val="EndNoteBibliography"/>
        <w:ind w:left="720" w:hanging="720"/>
      </w:pPr>
      <w:r w:rsidRPr="005C5B15">
        <w:t>Matsuzaki M, Misumi O, Shin-i T, Maruyama S, Takahara M, Miyagishima S-y, Mori T, Nishida K, Yagisawa F, Nishida K, Yoshida Y, Nishimura Y, Nakao S, Kobayashi T, Momoyama Y, Higashiyama T, Minoda A, Sano M, Nomoto H, Oishi K, Hayashi H, Ohta F, Nishizaka S, Haga S, Miura S, Morishita T, Kabeya Y, Terasawa K, Suzuki Y, Ishii Y, Asakawa S, Takano H, Ohta N, Kuroiwa H, Tanaka K, Shimizu N, Sugano S, Sato N, Nozaki H, Ogasawara N, Kohara Y and Kuroiwa T, 2004. Genome sequence of the ultrasmall unicellular red alga Cyanidioschyzon merolae 10D. Nature,</w:t>
      </w:r>
      <w:r w:rsidRPr="005C5B15">
        <w:rPr>
          <w:i/>
        </w:rPr>
        <w:t xml:space="preserve"> </w:t>
      </w:r>
      <w:r w:rsidRPr="005C5B15">
        <w:t>428, 653-657.</w:t>
      </w:r>
    </w:p>
    <w:p w14:paraId="7B88EC25" w14:textId="77777777" w:rsidR="005C5B15" w:rsidRPr="005C5B15" w:rsidRDefault="005C5B15" w:rsidP="005C5B15">
      <w:pPr>
        <w:pStyle w:val="EndNoteBibliography"/>
        <w:ind w:left="720" w:hanging="720"/>
      </w:pPr>
      <w:r w:rsidRPr="005C5B15">
        <w:t>Méjean A, Peyraud-Thomas C, Kerbrat AS, Golubic S, Pauillac S, Chinain M and Laurent D, 2010. First identification of the neurotoxin homoanatoxin-a from mats of Hydrocoleum lyngbyaceum (marine cyanobacterium) possibly linked to giant clam poisoning in New Caledonia. Toxicon,</w:t>
      </w:r>
      <w:r w:rsidRPr="005C5B15">
        <w:rPr>
          <w:i/>
        </w:rPr>
        <w:t xml:space="preserve"> </w:t>
      </w:r>
      <w:r w:rsidRPr="005C5B15">
        <w:t>56, 829-835.</w:t>
      </w:r>
    </w:p>
    <w:p w14:paraId="3D7E0302" w14:textId="77777777" w:rsidR="005C5B15" w:rsidRPr="005C5B15" w:rsidRDefault="005C5B15" w:rsidP="005C5B15">
      <w:pPr>
        <w:pStyle w:val="EndNoteBibliography"/>
        <w:ind w:left="720" w:hanging="720"/>
      </w:pPr>
      <w:r w:rsidRPr="005C5B15">
        <w:t>Mekkawy IA, Mahmoud UM, Moneeb RH and Sayed AE-DH, 2020. Significance Assessment of Amphora coffeaeformis in Arsenic-Induced Hemato- Biochemical Alterations of African Catfish (Clarias gariepinus). Frontiers in Marine Science,</w:t>
      </w:r>
      <w:r w:rsidRPr="005C5B15">
        <w:rPr>
          <w:i/>
        </w:rPr>
        <w:t xml:space="preserve"> </w:t>
      </w:r>
      <w:r w:rsidRPr="005C5B15">
        <w:t>7, 1-12.</w:t>
      </w:r>
    </w:p>
    <w:p w14:paraId="63B33B45" w14:textId="77777777" w:rsidR="005C5B15" w:rsidRPr="005C5B15" w:rsidRDefault="005C5B15" w:rsidP="005C5B15">
      <w:pPr>
        <w:pStyle w:val="EndNoteBibliography"/>
        <w:ind w:left="720" w:hanging="720"/>
      </w:pPr>
      <w:r w:rsidRPr="005C5B15">
        <w:t>Mian P, Heilmann J, Bürgi HR and Sticher O, 2003. Biological Screening of Terrestrial and Freshwater Cyanobacteria for Antimicrobial Activity, Brine Shrimp Lethality, and Cytotoxicity. Pharmaceutical Biology,</w:t>
      </w:r>
      <w:r w:rsidRPr="005C5B15">
        <w:rPr>
          <w:i/>
        </w:rPr>
        <w:t xml:space="preserve"> </w:t>
      </w:r>
      <w:r w:rsidRPr="005C5B15">
        <w:t>41, 243-247.</w:t>
      </w:r>
    </w:p>
    <w:p w14:paraId="1B3343B3" w14:textId="65E8C13E" w:rsidR="005C5B15" w:rsidRPr="005C5B15" w:rsidRDefault="005C5B15" w:rsidP="005C5B15">
      <w:pPr>
        <w:pStyle w:val="EndNoteBibliography"/>
        <w:ind w:left="720" w:hanging="720"/>
        <w:rPr>
          <w:i/>
        </w:rPr>
      </w:pPr>
      <w:r w:rsidRPr="005C5B15">
        <w:t xml:space="preserve">MicrobeWiki, 2021. a free wiki resource on microbes and microbiology. </w:t>
      </w:r>
      <w:hyperlink r:id="rId24" w:history="1">
        <w:r w:rsidRPr="005C5B15">
          <w:rPr>
            <w:rStyle w:val="Hyperlink"/>
          </w:rPr>
          <w:t>https://microbewiki.kenyon.edu/index.php/MicrobeWiki</w:t>
        </w:r>
      </w:hyperlink>
      <w:r w:rsidRPr="005C5B15">
        <w:t>,</w:t>
      </w:r>
      <w:r w:rsidRPr="005C5B15">
        <w:rPr>
          <w:i/>
        </w:rPr>
        <w:t xml:space="preserve"> </w:t>
      </w:r>
    </w:p>
    <w:p w14:paraId="0B7A5CF9" w14:textId="1BEF9C0F" w:rsidR="005C5B15" w:rsidRPr="005C5B15" w:rsidRDefault="005C5B15" w:rsidP="005C5B15">
      <w:pPr>
        <w:pStyle w:val="EndNoteBibliography"/>
        <w:ind w:left="720" w:hanging="720"/>
        <w:rPr>
          <w:i/>
        </w:rPr>
      </w:pPr>
      <w:r w:rsidRPr="005C5B15">
        <w:t xml:space="preserve">Mihranyan A and Stromme M, 2013. Cellulose Gel Formulations. Patent WO2007066222A1. </w:t>
      </w:r>
      <w:hyperlink r:id="rId25" w:history="1">
        <w:r w:rsidRPr="005C5B15">
          <w:rPr>
            <w:rStyle w:val="Hyperlink"/>
          </w:rPr>
          <w:t>https://patents.google.com/patent/WO2007066222A1/en</w:t>
        </w:r>
      </w:hyperlink>
      <w:r w:rsidRPr="005C5B15">
        <w:t>,</w:t>
      </w:r>
      <w:r w:rsidRPr="005C5B15">
        <w:rPr>
          <w:i/>
        </w:rPr>
        <w:t xml:space="preserve"> </w:t>
      </w:r>
    </w:p>
    <w:p w14:paraId="58A8FD5E" w14:textId="77777777" w:rsidR="005C5B15" w:rsidRPr="005C5B15" w:rsidRDefault="005C5B15" w:rsidP="005C5B15">
      <w:pPr>
        <w:pStyle w:val="EndNoteBibliography"/>
        <w:ind w:left="720" w:hanging="720"/>
      </w:pPr>
      <w:r w:rsidRPr="005C5B15">
        <w:t>Mincheva E, Peretolchina T, Triboy T, Bukin Y, Kravtsova L, Fedotov A and Sherbakov D, 2020. Recent bloom of filamentous algae in Lake Baikal is caused by Spirogyra Link., 1820 of local origin. bioRxiv,</w:t>
      </w:r>
      <w:r w:rsidRPr="005C5B15">
        <w:rPr>
          <w:i/>
        </w:rPr>
        <w:t xml:space="preserve"> </w:t>
      </w:r>
      <w:r w:rsidRPr="005C5B15">
        <w:t>2020.2002.2010.942979.</w:t>
      </w:r>
    </w:p>
    <w:p w14:paraId="7F32951F" w14:textId="77777777" w:rsidR="005C5B15" w:rsidRPr="005C5B15" w:rsidRDefault="005C5B15" w:rsidP="005C5B15">
      <w:pPr>
        <w:pStyle w:val="EndNoteBibliography"/>
        <w:ind w:left="720" w:hanging="720"/>
      </w:pPr>
      <w:r w:rsidRPr="005C5B15">
        <w:t>Mitrovic SM, Chessman BC, Davie A, Avery EL and Ryan N, 2008. Development of blooms of Cyclotella meneghiniana and Nitzschia spp. (Bacillariophyceae) in a shallow river and estimation of effective suppression flows. Hydrobiologia,</w:t>
      </w:r>
      <w:r w:rsidRPr="005C5B15">
        <w:rPr>
          <w:i/>
        </w:rPr>
        <w:t xml:space="preserve"> </w:t>
      </w:r>
      <w:r w:rsidRPr="005C5B15">
        <w:t>596, 173-185.</w:t>
      </w:r>
    </w:p>
    <w:p w14:paraId="10D4292D" w14:textId="77777777" w:rsidR="005C5B15" w:rsidRPr="005C5B15" w:rsidRDefault="005C5B15" w:rsidP="005C5B15">
      <w:pPr>
        <w:pStyle w:val="EndNoteBibliography"/>
        <w:ind w:left="720" w:hanging="720"/>
      </w:pPr>
      <w:r w:rsidRPr="005C5B15">
        <w:t>Mohamed ZA and Al Shehri AM, 2009. Microcystin-producing blooms of Anabaenopsis arnoldi in a potable mountain lake in Saudi Arabia. FEMS Microbiol Ecol,</w:t>
      </w:r>
      <w:r w:rsidRPr="005C5B15">
        <w:rPr>
          <w:i/>
        </w:rPr>
        <w:t xml:space="preserve"> </w:t>
      </w:r>
      <w:r w:rsidRPr="005C5B15">
        <w:t>69, 98-105.</w:t>
      </w:r>
    </w:p>
    <w:p w14:paraId="45D59790" w14:textId="77777777" w:rsidR="005C5B15" w:rsidRPr="005C5B15" w:rsidRDefault="005C5B15" w:rsidP="005C5B15">
      <w:pPr>
        <w:pStyle w:val="EndNoteBibliography"/>
        <w:ind w:left="720" w:hanging="720"/>
      </w:pPr>
      <w:r w:rsidRPr="005C5B15">
        <w:t>Mokady S, Abramovici A and Cogan U, 1989. The safety evaluation of Dunaliella bardawil as a potential food supplement. Food and Chemical Toxicology,</w:t>
      </w:r>
      <w:r w:rsidRPr="005C5B15">
        <w:rPr>
          <w:i/>
        </w:rPr>
        <w:t xml:space="preserve"> </w:t>
      </w:r>
      <w:r w:rsidRPr="005C5B15">
        <w:t>27, 221-226.</w:t>
      </w:r>
    </w:p>
    <w:p w14:paraId="48FA26E7" w14:textId="77777777" w:rsidR="005C5B15" w:rsidRPr="005C5B15" w:rsidRDefault="005C5B15" w:rsidP="005C5B15">
      <w:pPr>
        <w:pStyle w:val="EndNoteBibliography"/>
        <w:ind w:left="720" w:hanging="720"/>
      </w:pPr>
      <w:r w:rsidRPr="005C5B15">
        <w:lastRenderedPageBreak/>
        <w:t>Moraes LE, Blow MJ, Hawley ER, Piao H, Kuo R, Chiniquy J, Shapiro N, Woyke T, Fadel JG and Hess M, 2017. Resequencing and annotation of the Nostoc punctiforme ATTC 29133 genome: facilitating biofuel and high-value chemical production. AMB Express,</w:t>
      </w:r>
      <w:r w:rsidRPr="005C5B15">
        <w:rPr>
          <w:i/>
        </w:rPr>
        <w:t xml:space="preserve"> </w:t>
      </w:r>
      <w:r w:rsidRPr="005C5B15">
        <w:t>7, 42-42.</w:t>
      </w:r>
    </w:p>
    <w:p w14:paraId="3AF54C2E" w14:textId="77777777" w:rsidR="005C5B15" w:rsidRPr="005C5B15" w:rsidRDefault="005C5B15" w:rsidP="005C5B15">
      <w:pPr>
        <w:pStyle w:val="EndNoteBibliography"/>
        <w:ind w:left="720" w:hanging="720"/>
      </w:pPr>
      <w:r w:rsidRPr="005C5B15">
        <w:t>Moro I, Rascio N, Rocca NL, Bella M and Andreoli C, 2007. Cyanobacterium aponinum, a new Cyanoprokaryote from the microbial mat of Euganean thermal springs (Padua, Italy). Algological Studies,</w:t>
      </w:r>
      <w:r w:rsidRPr="005C5B15">
        <w:rPr>
          <w:i/>
        </w:rPr>
        <w:t xml:space="preserve"> </w:t>
      </w:r>
      <w:r w:rsidRPr="005C5B15">
        <w:t>123, 1-15.</w:t>
      </w:r>
    </w:p>
    <w:p w14:paraId="3762619C" w14:textId="77777777" w:rsidR="005C5B15" w:rsidRPr="005C5B15" w:rsidRDefault="005C5B15" w:rsidP="005C5B15">
      <w:pPr>
        <w:pStyle w:val="EndNoteBibliography"/>
        <w:ind w:left="720" w:hanging="720"/>
      </w:pPr>
      <w:r w:rsidRPr="005C5B15">
        <w:t>Mouritsen OG, Dawczynski C, Duelund L, Jahreis G, Vetter W and Schröder M, 2013. On the human consumption of the red seaweed dulse (Palmaria palmata (L.) Weber &amp; Mohr). J Appl Phycol,</w:t>
      </w:r>
      <w:r w:rsidRPr="005C5B15">
        <w:rPr>
          <w:i/>
        </w:rPr>
        <w:t xml:space="preserve"> </w:t>
      </w:r>
      <w:r w:rsidRPr="005C5B15">
        <w:t>25, 1777-1791.</w:t>
      </w:r>
    </w:p>
    <w:p w14:paraId="56199EBE" w14:textId="77777777" w:rsidR="005C5B15" w:rsidRPr="005C5B15" w:rsidRDefault="005C5B15" w:rsidP="005C5B15">
      <w:pPr>
        <w:pStyle w:val="EndNoteBibliography"/>
        <w:ind w:left="720" w:hanging="720"/>
      </w:pPr>
      <w:r w:rsidRPr="005C5B15">
        <w:t xml:space="preserve">Muthuraman MS, Mani S, Udhayach, Thangaraj R and Sivasubramanian A, 2014. In vitro cytotoxicity and molecular docking studies on Acanthophora spicifera. </w:t>
      </w:r>
    </w:p>
    <w:p w14:paraId="450789ED" w14:textId="77777777" w:rsidR="005C5B15" w:rsidRPr="005C5B15" w:rsidRDefault="005C5B15" w:rsidP="005C5B15">
      <w:pPr>
        <w:pStyle w:val="EndNoteBibliography"/>
        <w:ind w:left="720" w:hanging="720"/>
      </w:pPr>
      <w:r w:rsidRPr="005C5B15">
        <w:t>Nath PR, Khozin-Goldberg I, Cohen Z, Boussiba S and Zilberg D, 2012. Dietary supplementation with the microalgae Parietochloris incisa increases survival and stress resistance in guppy (Poecilia reticulata) fry. Aquaculture Nutrition,</w:t>
      </w:r>
      <w:r w:rsidRPr="005C5B15">
        <w:rPr>
          <w:i/>
        </w:rPr>
        <w:t xml:space="preserve"> </w:t>
      </w:r>
      <w:r w:rsidRPr="005C5B15">
        <w:t>18, 167-180.</w:t>
      </w:r>
    </w:p>
    <w:p w14:paraId="40F9EF39" w14:textId="3713A3CE" w:rsidR="005C5B15" w:rsidRPr="005C5B15" w:rsidRDefault="005C5B15" w:rsidP="005C5B15">
      <w:pPr>
        <w:pStyle w:val="EndNoteBibliography"/>
        <w:ind w:left="720" w:hanging="720"/>
      </w:pPr>
      <w:r w:rsidRPr="005C5B15">
        <w:t xml:space="preserve">NCBI, taxonomy browser. </w:t>
      </w:r>
      <w:hyperlink r:id="rId26" w:history="1">
        <w:r w:rsidRPr="005C5B15">
          <w:rPr>
            <w:rStyle w:val="Hyperlink"/>
          </w:rPr>
          <w:t>https://www.ncbi.nlm.nih.gov/Taxonomy/Browser/wwwtax.cgi</w:t>
        </w:r>
      </w:hyperlink>
      <w:r w:rsidRPr="005C5B15">
        <w:t xml:space="preserve">. </w:t>
      </w:r>
    </w:p>
    <w:p w14:paraId="77667EF0" w14:textId="77777777" w:rsidR="005C5B15" w:rsidRPr="005C5B15" w:rsidRDefault="005C5B15" w:rsidP="005C5B15">
      <w:pPr>
        <w:pStyle w:val="EndNoteBibliography"/>
        <w:ind w:left="720" w:hanging="720"/>
      </w:pPr>
      <w:r w:rsidRPr="005C5B15">
        <w:t>Neethu PV, Suthindhiran K and Jayasri MA, 2017. Antioxidant and Antiproliferative Activity of Asparagopsis taxiformis. Pharmacognosy research,</w:t>
      </w:r>
      <w:r w:rsidRPr="005C5B15">
        <w:rPr>
          <w:i/>
        </w:rPr>
        <w:t xml:space="preserve"> </w:t>
      </w:r>
      <w:r w:rsidRPr="005C5B15">
        <w:t>9, 238-246.</w:t>
      </w:r>
    </w:p>
    <w:p w14:paraId="44EDB635" w14:textId="77777777" w:rsidR="005C5B15" w:rsidRPr="005C5B15" w:rsidRDefault="005C5B15" w:rsidP="005C5B15">
      <w:pPr>
        <w:pStyle w:val="EndNoteBibliography"/>
        <w:ind w:left="720" w:hanging="720"/>
      </w:pPr>
      <w:r w:rsidRPr="005C5B15">
        <w:t>Neumann U, Derwenskus F, Gille A, Louis S, Schmid-Staiger U, Briviba K and Bischoff SC, 2018. Bioavailability and Safety of Nutrients from the Microalgae Chlorella vulgaris, Nannochloropsis oceanica and Phaeodactylum tricornutum in C57BL/6 Mice. Nutrients,</w:t>
      </w:r>
      <w:r w:rsidRPr="005C5B15">
        <w:rPr>
          <w:i/>
        </w:rPr>
        <w:t xml:space="preserve"> </w:t>
      </w:r>
      <w:r w:rsidRPr="005C5B15">
        <w:t>10, 965.</w:t>
      </w:r>
    </w:p>
    <w:p w14:paraId="227AACD0" w14:textId="77777777" w:rsidR="005C5B15" w:rsidRPr="005C5B15" w:rsidRDefault="005C5B15" w:rsidP="005C5B15">
      <w:pPr>
        <w:pStyle w:val="EndNoteBibliography"/>
        <w:ind w:left="720" w:hanging="720"/>
      </w:pPr>
      <w:r w:rsidRPr="005C5B15">
        <w:t>Nguyen LTT, Cronberg G, Moestrup Ø and Daugbjerg N, 2013. Annamia toxica gen. et sp. nov. (Cyanobacteria), a freshwater cyanobacterium from Vietnam that produces microcystins: ultrastructure, toxicity and molecular phylogenetics. Phycologia,</w:t>
      </w:r>
      <w:r w:rsidRPr="005C5B15">
        <w:rPr>
          <w:i/>
        </w:rPr>
        <w:t xml:space="preserve"> </w:t>
      </w:r>
      <w:r w:rsidRPr="005C5B15">
        <w:t>52, 25-36.</w:t>
      </w:r>
    </w:p>
    <w:p w14:paraId="44DF730A" w14:textId="77777777" w:rsidR="005C5B15" w:rsidRPr="005C5B15" w:rsidRDefault="005C5B15" w:rsidP="005C5B15">
      <w:pPr>
        <w:pStyle w:val="EndNoteBibliography"/>
        <w:ind w:left="720" w:hanging="720"/>
      </w:pPr>
      <w:r w:rsidRPr="005C5B15">
        <w:t>Nishimura T, Sato S, Tawong W, Sakanari H, Yamaguchi H and Adachi M, 2014. Morphology of Gambierdiscus scabrosus sp. nov. (Gonyaulacales): a new epiphytic toxic dinoflagellate from coastal areas of Japan. Journal of Phycology,</w:t>
      </w:r>
      <w:r w:rsidRPr="005C5B15">
        <w:rPr>
          <w:i/>
        </w:rPr>
        <w:t xml:space="preserve"> </w:t>
      </w:r>
      <w:r w:rsidRPr="005C5B15">
        <w:t>50, 506-514.</w:t>
      </w:r>
    </w:p>
    <w:p w14:paraId="4EC6DC46" w14:textId="77777777" w:rsidR="005C5B15" w:rsidRPr="005C5B15" w:rsidRDefault="005C5B15" w:rsidP="005C5B15">
      <w:pPr>
        <w:pStyle w:val="EndNoteBibliography"/>
        <w:ind w:left="720" w:hanging="720"/>
      </w:pPr>
      <w:r w:rsidRPr="005C5B15">
        <w:t>Nishitsuji K, Arimoto A, Higa Y, Mekaru M, Kawamitsu M, Satoh N and Shoguchi E, 2019. Draft genome of the brown alga, Nemacystus decipiens, Onna-1 strain: Fusion of genes involved in the sulfated fucan biosynthesis pathway. Scientific Reports,</w:t>
      </w:r>
      <w:r w:rsidRPr="005C5B15">
        <w:rPr>
          <w:i/>
        </w:rPr>
        <w:t xml:space="preserve"> </w:t>
      </w:r>
      <w:r w:rsidRPr="005C5B15">
        <w:t>9, 4607.</w:t>
      </w:r>
    </w:p>
    <w:p w14:paraId="7D5DF30B" w14:textId="77777777" w:rsidR="005C5B15" w:rsidRPr="005C5B15" w:rsidRDefault="005C5B15" w:rsidP="005C5B15">
      <w:pPr>
        <w:pStyle w:val="EndNoteBibliography"/>
        <w:ind w:left="720" w:hanging="720"/>
      </w:pPr>
      <w:r w:rsidRPr="005C5B15">
        <w:t>Noguchi T, Matsui T, Miyazawa K, Asakawa M, Iijima N, Shida Y, Fuse M, Hosaka Y, Kirigaya C, Watabe K, Usui S and Fukagawa A, 1994. Poisoning by the red alga ‘ogonori’ (Gracilaria verrucosa) on the Nojima Coast, Yokohama, Kanagawa Prefecture, Japan. Toxicon,</w:t>
      </w:r>
      <w:r w:rsidRPr="005C5B15">
        <w:rPr>
          <w:i/>
        </w:rPr>
        <w:t xml:space="preserve"> </w:t>
      </w:r>
      <w:r w:rsidRPr="005C5B15">
        <w:t>32, 1533-1538.</w:t>
      </w:r>
    </w:p>
    <w:p w14:paraId="705E0FA8" w14:textId="77777777" w:rsidR="005C5B15" w:rsidRPr="005C5B15" w:rsidRDefault="005C5B15" w:rsidP="005C5B15">
      <w:pPr>
        <w:pStyle w:val="EndNoteBibliography"/>
        <w:ind w:left="720" w:hanging="720"/>
      </w:pPr>
      <w:r w:rsidRPr="005C5B15">
        <w:t>Noordhuis R, van der Molen DT and van den Berg MS, 2002. Response of herbivorous water-birds to the return of Chara in Lake Veluwemeer, The Netherlands. Aquatic Botany,</w:t>
      </w:r>
      <w:r w:rsidRPr="005C5B15">
        <w:rPr>
          <w:i/>
        </w:rPr>
        <w:t xml:space="preserve"> </w:t>
      </w:r>
      <w:r w:rsidRPr="005C5B15">
        <w:t>72, 349-367.</w:t>
      </w:r>
    </w:p>
    <w:p w14:paraId="78902D2E" w14:textId="77777777" w:rsidR="005C5B15" w:rsidRPr="005C5B15" w:rsidRDefault="005C5B15" w:rsidP="005C5B15">
      <w:pPr>
        <w:pStyle w:val="EndNoteBibliography"/>
        <w:ind w:left="720" w:hanging="720"/>
      </w:pPr>
      <w:r w:rsidRPr="005C5B15">
        <w:t>Nozaki H, Takano H, Misumi O, Terasawa K, Matsuzaki M, Maruyama S, Nishida K, Yagisawa F, Yoshida Y, Fujiwara T, Takio S, Tamura K, Chung SJ, Nakamura S, Kuroiwa H, Tanaka K, Sato N and Kuroiwa T, 2007. A 100%-complete sequence reveals unusually simple genomic features in the hot-spring red alga Cyanidioschyzon merolae. BMC biology,</w:t>
      </w:r>
      <w:r w:rsidRPr="005C5B15">
        <w:rPr>
          <w:i/>
        </w:rPr>
        <w:t xml:space="preserve"> </w:t>
      </w:r>
      <w:r w:rsidRPr="005C5B15">
        <w:t>5, 28-28.</w:t>
      </w:r>
    </w:p>
    <w:p w14:paraId="53B84928" w14:textId="77777777" w:rsidR="005C5B15" w:rsidRPr="005C5B15" w:rsidRDefault="005C5B15" w:rsidP="005C5B15">
      <w:pPr>
        <w:pStyle w:val="EndNoteBibliography"/>
        <w:ind w:left="720" w:hanging="720"/>
      </w:pPr>
      <w:r w:rsidRPr="005C5B15">
        <w:t>O'Farrell I, Tell G and Podlejski A, 2001. Morphological variability of Aulacoseira granulata (Ehr.) Simonsen (Bacillariophyceae) in the Lower Paraná River (Argentina). Limnology,</w:t>
      </w:r>
      <w:r w:rsidRPr="005C5B15">
        <w:rPr>
          <w:i/>
        </w:rPr>
        <w:t xml:space="preserve"> </w:t>
      </w:r>
      <w:r w:rsidRPr="005C5B15">
        <w:t>2, 65-71.</w:t>
      </w:r>
    </w:p>
    <w:p w14:paraId="296E5EE0" w14:textId="77777777" w:rsidR="005C5B15" w:rsidRPr="005C5B15" w:rsidRDefault="005C5B15" w:rsidP="005C5B15">
      <w:pPr>
        <w:pStyle w:val="EndNoteBibliography"/>
        <w:ind w:left="720" w:hanging="720"/>
      </w:pPr>
      <w:r w:rsidRPr="005C5B15">
        <w:t>O'Kelly CJ, Sieracki ME, Thier EC and Hobson IC, 2003. A transient bloom of Ostreococcus (Chlorophyta, Prasinophyceae) in West Neck Bay, Long Island, New York. Journal of Phycology,</w:t>
      </w:r>
      <w:r w:rsidRPr="005C5B15">
        <w:rPr>
          <w:i/>
        </w:rPr>
        <w:t xml:space="preserve"> </w:t>
      </w:r>
      <w:r w:rsidRPr="005C5B15">
        <w:t>39, 850-854.</w:t>
      </w:r>
    </w:p>
    <w:p w14:paraId="18A28DEB" w14:textId="0E7AF16C" w:rsidR="005C5B15" w:rsidRPr="005C5B15" w:rsidRDefault="005C5B15" w:rsidP="005C5B15">
      <w:pPr>
        <w:pStyle w:val="EndNoteBibliography"/>
        <w:ind w:left="720" w:hanging="720"/>
        <w:rPr>
          <w:i/>
        </w:rPr>
      </w:pPr>
      <w:r w:rsidRPr="005C5B15">
        <w:t xml:space="preserve">OGTR, 2019. The Biology of Nannochloropsis oceanica Suda &amp; Miyashita (a microalga) Office of the Gene Technology Regulator. </w:t>
      </w:r>
      <w:hyperlink r:id="rId27" w:history="1">
        <w:r w:rsidRPr="005C5B15">
          <w:rPr>
            <w:rStyle w:val="Hyperlink"/>
          </w:rPr>
          <w:t>http://www.ogtr.gov.au/internet/ogtr/publishing.nsf/Content/5DCF28AD2F3779C4CA257D4E001819B9/$File/Biology%20of%20Nannochloropsis%20oceanica%20(a%20microalga).pdf</w:t>
        </w:r>
      </w:hyperlink>
      <w:r w:rsidRPr="005C5B15">
        <w:t>,</w:t>
      </w:r>
      <w:r w:rsidRPr="005C5B15">
        <w:rPr>
          <w:i/>
        </w:rPr>
        <w:t xml:space="preserve"> </w:t>
      </w:r>
    </w:p>
    <w:p w14:paraId="7ABA0579" w14:textId="77777777" w:rsidR="005C5B15" w:rsidRPr="005C5B15" w:rsidRDefault="005C5B15" w:rsidP="005C5B15">
      <w:pPr>
        <w:pStyle w:val="EndNoteBibliography"/>
        <w:ind w:left="720" w:hanging="720"/>
      </w:pPr>
      <w:r w:rsidRPr="005C5B15">
        <w:t>Olsgard F, 1993. Do toxic algal blooms affect subtidal soft-bottom communities? Marine Ecology Progress Series,</w:t>
      </w:r>
      <w:r w:rsidRPr="005C5B15">
        <w:rPr>
          <w:i/>
        </w:rPr>
        <w:t xml:space="preserve"> </w:t>
      </w:r>
      <w:r w:rsidRPr="005C5B15">
        <w:t>102, 269-286.</w:t>
      </w:r>
    </w:p>
    <w:p w14:paraId="00C2E281" w14:textId="77777777" w:rsidR="005C5B15" w:rsidRPr="005C5B15" w:rsidRDefault="005C5B15" w:rsidP="005C5B15">
      <w:pPr>
        <w:pStyle w:val="EndNoteBibliography"/>
        <w:ind w:left="720" w:hanging="720"/>
      </w:pPr>
      <w:r w:rsidRPr="005C5B15">
        <w:t>Olsson S, Penacho V, Puente-Sánchez F, Díaz S, Gonzalez-Pastor JE and Aguilera A, 2017. Horizontal Gene Transfer of Phytochelatin Synthases from Bacteria to Extremophilic Green Algae. Microbial Ecology,</w:t>
      </w:r>
      <w:r w:rsidRPr="005C5B15">
        <w:rPr>
          <w:i/>
        </w:rPr>
        <w:t xml:space="preserve"> </w:t>
      </w:r>
      <w:r w:rsidRPr="005C5B15">
        <w:t>73, 50-60.</w:t>
      </w:r>
    </w:p>
    <w:p w14:paraId="2E59DD63" w14:textId="77777777" w:rsidR="005C5B15" w:rsidRPr="005C5B15" w:rsidRDefault="005C5B15" w:rsidP="005C5B15">
      <w:pPr>
        <w:pStyle w:val="EndNoteBibliography"/>
        <w:ind w:left="720" w:hanging="720"/>
      </w:pPr>
      <w:r w:rsidRPr="005C5B15">
        <w:t>Oren A, Gurevich P, Anati DA, Barkan E and Luz B, 1995. A bloom of Dunaliella parva in the Dead Sea in 1992: biological and biogeochemical aspects. Hydrobiologia,</w:t>
      </w:r>
      <w:r w:rsidRPr="005C5B15">
        <w:rPr>
          <w:i/>
        </w:rPr>
        <w:t xml:space="preserve"> </w:t>
      </w:r>
      <w:r w:rsidRPr="005C5B15">
        <w:t>297, 173-185.</w:t>
      </w:r>
    </w:p>
    <w:p w14:paraId="765223FD" w14:textId="77777777" w:rsidR="005C5B15" w:rsidRPr="005C5B15" w:rsidRDefault="005C5B15" w:rsidP="005C5B15">
      <w:pPr>
        <w:pStyle w:val="EndNoteBibliography"/>
        <w:ind w:left="720" w:hanging="720"/>
      </w:pPr>
      <w:r w:rsidRPr="005C5B15">
        <w:t>Osuna-Cruz CM, Bilcke G, Vancaester E, De Decker S, Bones AM, Winge P, Poulsen N, Bulankova P, Verhelst B, Audoor S, Belisova D, Pargana A, Russo M, Stock F, Cirri E, Brembu T, Pohnert G, Piganeau G, Ferrante MI, Mock T, Sterck L, Sabbe K, De Veylder L, Vyverman W and Vandepoele K, 2020. The Seminavis robusta genome provides insights into the evolutionary adaptations of benthic diatoms. Nature Communications,</w:t>
      </w:r>
      <w:r w:rsidRPr="005C5B15">
        <w:rPr>
          <w:i/>
        </w:rPr>
        <w:t xml:space="preserve"> </w:t>
      </w:r>
      <w:r w:rsidRPr="005C5B15">
        <w:t>11, 3320.</w:t>
      </w:r>
    </w:p>
    <w:p w14:paraId="2AE87DC9" w14:textId="77777777" w:rsidR="005C5B15" w:rsidRPr="005C5B15" w:rsidRDefault="005C5B15" w:rsidP="005C5B15">
      <w:pPr>
        <w:pStyle w:val="EndNoteBibliography"/>
        <w:ind w:left="720" w:hanging="720"/>
      </w:pPr>
      <w:r w:rsidRPr="005C5B15">
        <w:lastRenderedPageBreak/>
        <w:t>Oudra B, Dadi-El Andaloussi M and Vasconcelos VM, 2009. Identification and quantification of microcystins from a Nostoc muscorum bloom occurring in Oukaïmeden River (High-Atlas mountains of Marrakech, Morocco). Environmental Monitoring and Assessment,</w:t>
      </w:r>
      <w:r w:rsidRPr="005C5B15">
        <w:rPr>
          <w:i/>
        </w:rPr>
        <w:t xml:space="preserve"> </w:t>
      </w:r>
      <w:r w:rsidRPr="005C5B15">
        <w:t>149, 437-444.</w:t>
      </w:r>
    </w:p>
    <w:p w14:paraId="3461DA43" w14:textId="77777777" w:rsidR="005C5B15" w:rsidRPr="005C5B15" w:rsidRDefault="005C5B15" w:rsidP="005C5B15">
      <w:pPr>
        <w:pStyle w:val="EndNoteBibliography"/>
        <w:ind w:left="720" w:hanging="720"/>
      </w:pPr>
      <w:r w:rsidRPr="005C5B15">
        <w:t>Oudra B, El Andaloussi M, Franca S, Barros P, Martins R, Oufdou K, Sbiyyaa B, Loudiki M, Mezrioui N and Vasconcelos V, 2000. Harmful cyanobacterial toxic blooms in waste stabilisation ponds. Water Science and Technology,</w:t>
      </w:r>
      <w:r w:rsidRPr="005C5B15">
        <w:rPr>
          <w:i/>
        </w:rPr>
        <w:t xml:space="preserve"> </w:t>
      </w:r>
      <w:r w:rsidRPr="005C5B15">
        <w:t>42, 179-186.</w:t>
      </w:r>
    </w:p>
    <w:p w14:paraId="3E023C1E" w14:textId="77777777" w:rsidR="005C5B15" w:rsidRPr="005C5B15" w:rsidRDefault="005C5B15" w:rsidP="005C5B15">
      <w:pPr>
        <w:pStyle w:val="EndNoteBibliography"/>
        <w:ind w:left="720" w:hanging="720"/>
      </w:pPr>
      <w:r w:rsidRPr="005C5B15">
        <w:t>Padmakumar K, Thomas LC, Salini T, Vijayan A and Sudhakar M, 2018. Subsurface bloom of dinoflagellate Gonyaulax polygramma Stein in the shelf waters off Mangalore- South Eastern Arabian Sea. Indian Journal of Geo-Marine Sciences,</w:t>
      </w:r>
      <w:r w:rsidRPr="005C5B15">
        <w:rPr>
          <w:i/>
        </w:rPr>
        <w:t xml:space="preserve"> </w:t>
      </w:r>
      <w:r w:rsidRPr="005C5B15">
        <w:t>47, 1658-1664.</w:t>
      </w:r>
    </w:p>
    <w:p w14:paraId="1C48A735" w14:textId="77777777" w:rsidR="005C5B15" w:rsidRPr="005C5B15" w:rsidRDefault="005C5B15" w:rsidP="005C5B15">
      <w:pPr>
        <w:pStyle w:val="EndNoteBibliography"/>
        <w:ind w:left="720" w:hanging="720"/>
      </w:pPr>
      <w:r w:rsidRPr="005C5B15">
        <w:t>Pagels F, Salvaterra D, Amaro HM, Lopes G, Sousa-Pinto I, Vasconcelos V and Guedes AC, 2020. Bioactive potential of Cyanobium sp. pigment-rich extracts. J Appl Phycol,</w:t>
      </w:r>
      <w:r w:rsidRPr="005C5B15">
        <w:rPr>
          <w:i/>
        </w:rPr>
        <w:t xml:space="preserve"> </w:t>
      </w:r>
      <w:r w:rsidRPr="005C5B15">
        <w:t>32, 3031-3040.</w:t>
      </w:r>
    </w:p>
    <w:p w14:paraId="2A790275" w14:textId="77777777" w:rsidR="005C5B15" w:rsidRPr="005C5B15" w:rsidRDefault="005C5B15" w:rsidP="005C5B15">
      <w:pPr>
        <w:pStyle w:val="EndNoteBibliography"/>
        <w:ind w:left="720" w:hanging="720"/>
      </w:pPr>
      <w:r w:rsidRPr="005C5B15">
        <w:t>Pahl SL, Lewis DM, King KD and Chen F, 2012. Heterotrophic growth and nutritional aspects of the diatom Cyclotella cryptica (Bacillariophyceae): effect of nitrogen source and concentration. J Appl Phycol,</w:t>
      </w:r>
      <w:r w:rsidRPr="005C5B15">
        <w:rPr>
          <w:i/>
        </w:rPr>
        <w:t xml:space="preserve"> </w:t>
      </w:r>
      <w:r w:rsidRPr="005C5B15">
        <w:t>24, 301-307.</w:t>
      </w:r>
    </w:p>
    <w:p w14:paraId="4CE8828D" w14:textId="77777777" w:rsidR="005C5B15" w:rsidRPr="005C5B15" w:rsidRDefault="005C5B15" w:rsidP="005C5B15">
      <w:pPr>
        <w:pStyle w:val="EndNoteBibliography"/>
        <w:ind w:left="720" w:hanging="720"/>
      </w:pPr>
      <w:r w:rsidRPr="005C5B15">
        <w:t>Pal M, Kenubih A and Mammo B, 2015. Chlorellosis: an emerging algal disease of animals and humans. Indian Journal of Comparative Microbiology, Immunology and infectious diseases,</w:t>
      </w:r>
      <w:r w:rsidRPr="005C5B15">
        <w:rPr>
          <w:i/>
        </w:rPr>
        <w:t xml:space="preserve"> </w:t>
      </w:r>
      <w:r w:rsidRPr="005C5B15">
        <w:t>36, 1-6.</w:t>
      </w:r>
    </w:p>
    <w:p w14:paraId="32ECF05B" w14:textId="77777777" w:rsidR="005C5B15" w:rsidRPr="005C5B15" w:rsidRDefault="005C5B15" w:rsidP="005C5B15">
      <w:pPr>
        <w:pStyle w:val="EndNoteBibliography"/>
        <w:ind w:left="720" w:hanging="720"/>
      </w:pPr>
      <w:r w:rsidRPr="005C5B15">
        <w:t>Parkar U, Traub RJ, Vitali S, Elliot A, Levecke B, Robertson I, Geurden T, Steele J, Drake B and Thompson RCA, 2010. Molecular characterization of Blastocystis isolates from zoo animals and their animal-keepers. Veterinary Parasitology,</w:t>
      </w:r>
      <w:r w:rsidRPr="005C5B15">
        <w:rPr>
          <w:i/>
        </w:rPr>
        <w:t xml:space="preserve"> </w:t>
      </w:r>
      <w:r w:rsidRPr="005C5B15">
        <w:t>169, 8-17.</w:t>
      </w:r>
    </w:p>
    <w:p w14:paraId="47DB5804" w14:textId="77777777" w:rsidR="005C5B15" w:rsidRPr="005C5B15" w:rsidRDefault="005C5B15" w:rsidP="005C5B15">
      <w:pPr>
        <w:pStyle w:val="EndNoteBibliography"/>
        <w:ind w:left="720" w:hanging="720"/>
      </w:pPr>
      <w:r w:rsidRPr="005C5B15">
        <w:t>Patel A, Liefeldt S, Rova U, Christakopoulos P and Matsakas L, 2020. Co-production of DHA and squalene by thraustochytrid from forest biomass. Scientific Reports,</w:t>
      </w:r>
      <w:r w:rsidRPr="005C5B15">
        <w:rPr>
          <w:i/>
        </w:rPr>
        <w:t xml:space="preserve"> </w:t>
      </w:r>
      <w:r w:rsidRPr="005C5B15">
        <w:t>10, 1992.</w:t>
      </w:r>
    </w:p>
    <w:p w14:paraId="7070D719" w14:textId="77777777" w:rsidR="005C5B15" w:rsidRPr="005C5B15" w:rsidRDefault="005C5B15" w:rsidP="005C5B15">
      <w:pPr>
        <w:pStyle w:val="EndNoteBibliography"/>
        <w:ind w:left="720" w:hanging="720"/>
      </w:pPr>
      <w:r w:rsidRPr="005C5B15">
        <w:t>Phang S-M, Shaharuddin S, Noraishah H and Sasekumar A, 1996. Studies on Gracilaria changii (Gracilariales, Rhodophyta) from Malaysian mangroves. Hydrobiologia,</w:t>
      </w:r>
      <w:r w:rsidRPr="005C5B15">
        <w:rPr>
          <w:i/>
        </w:rPr>
        <w:t xml:space="preserve"> </w:t>
      </w:r>
      <w:r w:rsidRPr="005C5B15">
        <w:t>326, 347-352.</w:t>
      </w:r>
    </w:p>
    <w:p w14:paraId="4AAD1878" w14:textId="124747D8" w:rsidR="005C5B15" w:rsidRPr="005C5B15" w:rsidRDefault="005C5B15" w:rsidP="005C5B15">
      <w:pPr>
        <w:pStyle w:val="EndNoteBibliography"/>
        <w:ind w:left="720" w:hanging="720"/>
        <w:rPr>
          <w:i/>
        </w:rPr>
      </w:pPr>
      <w:r w:rsidRPr="005C5B15">
        <w:t xml:space="preserve">PhycoKey, 2021a. Dinobryon. </w:t>
      </w:r>
      <w:hyperlink r:id="rId28" w:history="1">
        <w:r w:rsidRPr="005C5B15">
          <w:rPr>
            <w:rStyle w:val="Hyperlink"/>
          </w:rPr>
          <w:t>http://cfb.unh.edu/phycokey/Choices/Chrysophyceae/colonial_chrysophyceae/flagellated/DINOBRYON/Dinobryon_key.htm</w:t>
        </w:r>
      </w:hyperlink>
      <w:r w:rsidRPr="005C5B15">
        <w:t>,</w:t>
      </w:r>
      <w:r w:rsidRPr="005C5B15">
        <w:rPr>
          <w:i/>
        </w:rPr>
        <w:t xml:space="preserve"> </w:t>
      </w:r>
    </w:p>
    <w:p w14:paraId="60C4C802" w14:textId="0964F2E6" w:rsidR="005C5B15" w:rsidRPr="005C5B15" w:rsidRDefault="005C5B15" w:rsidP="005C5B15">
      <w:pPr>
        <w:pStyle w:val="EndNoteBibliography"/>
        <w:ind w:left="720" w:hanging="720"/>
        <w:rPr>
          <w:i/>
        </w:rPr>
      </w:pPr>
      <w:r w:rsidRPr="005C5B15">
        <w:t xml:space="preserve">PhycoKey, 2021b. Gonyostomum. </w:t>
      </w:r>
      <w:hyperlink r:id="rId29" w:history="1">
        <w:r w:rsidRPr="005C5B15">
          <w:rPr>
            <w:rStyle w:val="Hyperlink"/>
          </w:rPr>
          <w:t>http://cfb.unh.edu/phycokey/Choices/Raphidophyceae/GONYOSTOMUM/Gonyostomum_key.html</w:t>
        </w:r>
      </w:hyperlink>
      <w:r w:rsidRPr="005C5B15">
        <w:t>,</w:t>
      </w:r>
      <w:r w:rsidRPr="005C5B15">
        <w:rPr>
          <w:i/>
        </w:rPr>
        <w:t xml:space="preserve"> </w:t>
      </w:r>
    </w:p>
    <w:p w14:paraId="71500B00" w14:textId="77777777" w:rsidR="005C5B15" w:rsidRPr="005C5B15" w:rsidRDefault="005C5B15" w:rsidP="005C5B15">
      <w:pPr>
        <w:pStyle w:val="EndNoteBibliography"/>
        <w:ind w:left="720" w:hanging="720"/>
      </w:pPr>
      <w:r w:rsidRPr="005C5B15">
        <w:t>Preez DRD, Campbell EE and Bate GC, 1989. First Recorded Bloom of the Diatom Asterionella glacialis Castracane in the Surf-zone of the Sundays River Beach. 32, 503-504.</w:t>
      </w:r>
    </w:p>
    <w:p w14:paraId="531298AA" w14:textId="77777777" w:rsidR="005C5B15" w:rsidRPr="005C5B15" w:rsidRDefault="005C5B15" w:rsidP="005C5B15">
      <w:pPr>
        <w:pStyle w:val="EndNoteBibliography"/>
        <w:ind w:left="720" w:hanging="720"/>
      </w:pPr>
      <w:r w:rsidRPr="005C5B15">
        <w:t>Ra CH, Kang C-H, Jung J-H, Jeong G-T and Kim S-K, 2016. Enhanced biomass production and lipid accumulation of Picochlorum atomus using light-emitting diodes (LEDs). Bioresource Technology,</w:t>
      </w:r>
      <w:r w:rsidRPr="005C5B15">
        <w:rPr>
          <w:i/>
        </w:rPr>
        <w:t xml:space="preserve"> </w:t>
      </w:r>
      <w:r w:rsidRPr="005C5B15">
        <w:t>218, 1279-1283.</w:t>
      </w:r>
    </w:p>
    <w:p w14:paraId="24DE492B" w14:textId="77777777" w:rsidR="005C5B15" w:rsidRPr="005C5B15" w:rsidRDefault="005C5B15" w:rsidP="005C5B15">
      <w:pPr>
        <w:pStyle w:val="EndNoteBibliography"/>
        <w:ind w:left="720" w:hanging="720"/>
      </w:pPr>
      <w:r w:rsidRPr="005C5B15">
        <w:t>Rahman DY, Sarian FD, van Wijk A, Martinez-Garcia M and van der Maarel MJEC, 2017. Thermostable phycocyanin from the red microalga Cyanidioschyzon merolae, a new natural blue food colorant. J Appl Phycol,</w:t>
      </w:r>
      <w:r w:rsidRPr="005C5B15">
        <w:rPr>
          <w:i/>
        </w:rPr>
        <w:t xml:space="preserve"> </w:t>
      </w:r>
      <w:r w:rsidRPr="005C5B15">
        <w:t>29, 1233-1239.</w:t>
      </w:r>
    </w:p>
    <w:p w14:paraId="52AF3C0C" w14:textId="77777777" w:rsidR="005C5B15" w:rsidRPr="005C5B15" w:rsidRDefault="005C5B15" w:rsidP="005C5B15">
      <w:pPr>
        <w:pStyle w:val="EndNoteBibliography"/>
        <w:ind w:left="720" w:hanging="720"/>
      </w:pPr>
      <w:r w:rsidRPr="005C5B15">
        <w:t>Rahman MM, Jewel A, Khan S and Haque MM, 2007. Study of Euglenophytes Bloom and it’s Impact on Fish Growth in Bangladesh. ALGAE,</w:t>
      </w:r>
      <w:r w:rsidRPr="005C5B15">
        <w:rPr>
          <w:i/>
        </w:rPr>
        <w:t xml:space="preserve"> </w:t>
      </w:r>
      <w:r w:rsidRPr="005C5B15">
        <w:t>22, 185-192.</w:t>
      </w:r>
    </w:p>
    <w:p w14:paraId="55F28315" w14:textId="77777777" w:rsidR="005C5B15" w:rsidRPr="005C5B15" w:rsidRDefault="005C5B15" w:rsidP="005C5B15">
      <w:pPr>
        <w:pStyle w:val="EndNoteBibliography"/>
        <w:ind w:left="720" w:hanging="720"/>
      </w:pPr>
      <w:r w:rsidRPr="005C5B15">
        <w:t>Raho N, Pizarro G, Escalera L, Reguera B and Marín I, 2008. Morphology, toxin composition and molecular analysis of Dinophysis ovum Schütt, a dinoflagellate of the “Dinophysis acuminata complex”. Harmful algae,</w:t>
      </w:r>
      <w:r w:rsidRPr="005C5B15">
        <w:rPr>
          <w:i/>
        </w:rPr>
        <w:t xml:space="preserve"> </w:t>
      </w:r>
      <w:r w:rsidRPr="005C5B15">
        <w:t>7, 839-848.</w:t>
      </w:r>
    </w:p>
    <w:p w14:paraId="7625D5D5" w14:textId="77777777" w:rsidR="005C5B15" w:rsidRPr="005C5B15" w:rsidRDefault="005C5B15" w:rsidP="005C5B15">
      <w:pPr>
        <w:pStyle w:val="EndNoteBibliography"/>
        <w:ind w:left="720" w:hanging="720"/>
      </w:pPr>
      <w:r w:rsidRPr="005C5B15">
        <w:t>Rajaram MG, Nagaraj S, Manjunath M, Boopathy AB, Kurinjimalar C, Rengasamy R, Jayakumar T, Sheu J-R and Li J-Y, 2018. Biofuel and Biochemical Analysis of Amphora coffeaeformis RR03, a Novel Marine Diatom, Cultivated in an Open Raceway Pond. Energies,</w:t>
      </w:r>
      <w:r w:rsidRPr="005C5B15">
        <w:rPr>
          <w:i/>
        </w:rPr>
        <w:t xml:space="preserve"> </w:t>
      </w:r>
      <w:r w:rsidRPr="005C5B15">
        <w:t>11, 1341.</w:t>
      </w:r>
    </w:p>
    <w:p w14:paraId="18BFA15C" w14:textId="77777777" w:rsidR="005C5B15" w:rsidRPr="005C5B15" w:rsidRDefault="005C5B15" w:rsidP="005C5B15">
      <w:pPr>
        <w:pStyle w:val="EndNoteBibliography"/>
        <w:ind w:left="720" w:hanging="720"/>
      </w:pPr>
      <w:r w:rsidRPr="005C5B15">
        <w:t>Rangel M, Brunetti RL, Garcia AN, Cambui CCN, Conserva GAA, Neves AC, Sant’Anna CL and Carvalho LR, 2013. Acute effects of three Geitlerinema spp. (Cyanobacteria) extracts administrated in mice: symptoms and histopathological aspects. Phytochemistry Reviews,</w:t>
      </w:r>
      <w:r w:rsidRPr="005C5B15">
        <w:rPr>
          <w:i/>
        </w:rPr>
        <w:t xml:space="preserve"> </w:t>
      </w:r>
      <w:r w:rsidRPr="005C5B15">
        <w:t>12, 543-553.</w:t>
      </w:r>
    </w:p>
    <w:p w14:paraId="2405D890" w14:textId="77777777" w:rsidR="005C5B15" w:rsidRPr="005C5B15" w:rsidRDefault="005C5B15" w:rsidP="005C5B15">
      <w:pPr>
        <w:pStyle w:val="EndNoteBibliography"/>
        <w:ind w:left="720" w:hanging="720"/>
      </w:pPr>
      <w:r w:rsidRPr="005C5B15">
        <w:t>Rashash DMC, Dietrich AM, Hoehn RC and Parker BC, 1995. The influence of growth conditions on odor-compound production by two chrysophytes and two cyanobacteria. Water Science and Technology,</w:t>
      </w:r>
      <w:r w:rsidRPr="005C5B15">
        <w:rPr>
          <w:i/>
        </w:rPr>
        <w:t xml:space="preserve"> </w:t>
      </w:r>
      <w:r w:rsidRPr="005C5B15">
        <w:t>31, 165-172.</w:t>
      </w:r>
    </w:p>
    <w:p w14:paraId="50F4DA80" w14:textId="77777777" w:rsidR="005C5B15" w:rsidRPr="005C5B15" w:rsidRDefault="005C5B15" w:rsidP="005C5B15">
      <w:pPr>
        <w:pStyle w:val="EndNoteBibliography"/>
        <w:ind w:left="720" w:hanging="720"/>
      </w:pPr>
      <w:r w:rsidRPr="005C5B15">
        <w:t>Ray SM and Aldrich DV, 1965. Gymnodinium breve: Induction of Shellfish Poisoning in Chicks. Science,</w:t>
      </w:r>
      <w:r w:rsidRPr="005C5B15">
        <w:rPr>
          <w:i/>
        </w:rPr>
        <w:t xml:space="preserve"> </w:t>
      </w:r>
      <w:r w:rsidRPr="005C5B15">
        <w:t>148, 1748-1749.</w:t>
      </w:r>
    </w:p>
    <w:p w14:paraId="25C96EA6" w14:textId="77777777" w:rsidR="005C5B15" w:rsidRPr="005C5B15" w:rsidRDefault="005C5B15" w:rsidP="005C5B15">
      <w:pPr>
        <w:pStyle w:val="EndNoteBibliography"/>
        <w:ind w:left="720" w:hanging="720"/>
      </w:pPr>
      <w:r w:rsidRPr="005C5B15">
        <w:t>Reguera B, Riobó P, Rodríguez F, Díaz PA, Pizarro G, Paz B, Franco JM and Blanco J, 2014. Dinophysis toxins: causative organisms, distribution and fate in shellfish. Marine drugs,</w:t>
      </w:r>
      <w:r w:rsidRPr="005C5B15">
        <w:rPr>
          <w:i/>
        </w:rPr>
        <w:t xml:space="preserve"> </w:t>
      </w:r>
      <w:r w:rsidRPr="005C5B15">
        <w:t>12, 394-461.</w:t>
      </w:r>
    </w:p>
    <w:p w14:paraId="1FC51037" w14:textId="77777777" w:rsidR="005C5B15" w:rsidRPr="005C5B15" w:rsidRDefault="005C5B15" w:rsidP="005C5B15">
      <w:pPr>
        <w:pStyle w:val="EndNoteBibliography"/>
        <w:ind w:left="720" w:hanging="720"/>
      </w:pPr>
      <w:r w:rsidRPr="005C5B15">
        <w:lastRenderedPageBreak/>
        <w:t>Remias D, Karsten U, Lütz C and Leya T, 2010. Physiological and morphological processes in the Alpine snow alga Chloromonas nivalis (Chlorophyceae) during cyst formation. Protoplasma,</w:t>
      </w:r>
      <w:r w:rsidRPr="005C5B15">
        <w:rPr>
          <w:i/>
        </w:rPr>
        <w:t xml:space="preserve"> </w:t>
      </w:r>
      <w:r w:rsidRPr="005C5B15">
        <w:t>243, 73-86.</w:t>
      </w:r>
    </w:p>
    <w:p w14:paraId="648B007B" w14:textId="77777777" w:rsidR="005C5B15" w:rsidRPr="005C5B15" w:rsidRDefault="005C5B15" w:rsidP="005C5B15">
      <w:pPr>
        <w:pStyle w:val="EndNoteBibliography"/>
        <w:ind w:left="720" w:hanging="720"/>
      </w:pPr>
      <w:r w:rsidRPr="005C5B15">
        <w:t>Řezanka T, Nedbalová L, Sigler K and Cepák V, 2008. Identification of astaxanthin diglucoside diesters from snow alga Chlamydomonas nivalis by liquid chromatography–atmospheric pressure chemical ionization mass spectrometry. Phytochemistry,</w:t>
      </w:r>
      <w:r w:rsidRPr="005C5B15">
        <w:rPr>
          <w:i/>
        </w:rPr>
        <w:t xml:space="preserve"> </w:t>
      </w:r>
      <w:r w:rsidRPr="005C5B15">
        <w:t>69, 479-490.</w:t>
      </w:r>
    </w:p>
    <w:p w14:paraId="7BF2D709" w14:textId="77777777" w:rsidR="005C5B15" w:rsidRPr="005C5B15" w:rsidRDefault="005C5B15" w:rsidP="005C5B15">
      <w:pPr>
        <w:pStyle w:val="EndNoteBibliography"/>
        <w:ind w:left="720" w:hanging="720"/>
      </w:pPr>
      <w:r w:rsidRPr="005C5B15">
        <w:t>Richardson LL, Sekar R, Myers JL, Gantar M, Voss JD, Kaczmarsky L, Remily ER, Boyer GL and Zimba PV, 2007. The presence of the cyanobacterial toxin microcystin in black band disease of corals. FEMS Microbiology Letters,</w:t>
      </w:r>
      <w:r w:rsidRPr="005C5B15">
        <w:rPr>
          <w:i/>
        </w:rPr>
        <w:t xml:space="preserve"> </w:t>
      </w:r>
      <w:r w:rsidRPr="005C5B15">
        <w:t>272, 182-187.</w:t>
      </w:r>
    </w:p>
    <w:p w14:paraId="09CF2E84" w14:textId="77777777" w:rsidR="005C5B15" w:rsidRPr="005C5B15" w:rsidRDefault="005C5B15" w:rsidP="005C5B15">
      <w:pPr>
        <w:pStyle w:val="EndNoteBibliography"/>
        <w:ind w:left="720" w:hanging="720"/>
      </w:pPr>
      <w:r w:rsidRPr="005C5B15">
        <w:t>Rohani-Ghadikolaei K, Abdolalian E, Hojatollah F, Masoud G and Ng W-K, 2015. The nutritional effect of Isochrysis galbana and Chaetoceros muelleri cultured with different seaweed extracts on the larval development, growth and survival of the marine shrimp, Penaeus indicus. Aquaculture Research,</w:t>
      </w:r>
      <w:r w:rsidRPr="005C5B15">
        <w:rPr>
          <w:i/>
        </w:rPr>
        <w:t xml:space="preserve"> </w:t>
      </w:r>
      <w:r w:rsidRPr="005C5B15">
        <w:t>46, 1444-1454.</w:t>
      </w:r>
    </w:p>
    <w:p w14:paraId="27DF4568" w14:textId="77777777" w:rsidR="005C5B15" w:rsidRPr="005C5B15" w:rsidRDefault="005C5B15" w:rsidP="005C5B15">
      <w:pPr>
        <w:pStyle w:val="EndNoteBibliography"/>
        <w:ind w:left="720" w:hanging="720"/>
      </w:pPr>
      <w:r w:rsidRPr="005C5B15">
        <w:t>Ronquillo JD, Matias JR, Saisho T and Yamasaki S, 1997. Culture of Tetraselmis tetrathele and its utilization in the hatchery production of different penaeid shrimps in Asia. Hydrobiologia,</w:t>
      </w:r>
      <w:r w:rsidRPr="005C5B15">
        <w:rPr>
          <w:i/>
        </w:rPr>
        <w:t xml:space="preserve"> </w:t>
      </w:r>
      <w:r w:rsidRPr="005C5B15">
        <w:t>358, 237-244.</w:t>
      </w:r>
    </w:p>
    <w:p w14:paraId="65F6BF6E" w14:textId="77777777" w:rsidR="005C5B15" w:rsidRPr="005C5B15" w:rsidRDefault="005C5B15" w:rsidP="005C5B15">
      <w:pPr>
        <w:pStyle w:val="EndNoteBibliography"/>
        <w:ind w:left="720" w:hanging="720"/>
      </w:pPr>
      <w:r w:rsidRPr="005C5B15">
        <w:t>Ruocco N, Costantini S, Zupo V, Lauritano C, Caramiello D, Ianora A, Budillon A, Romano G, Nuzzo G, D’Ippolito G, Fontana A and Costantini M, 2018. Toxigenic effects of two benthic diatoms upon grazing activity of the sea urchin: morphological, metabolomic and de novo transcriptomic analysis. Scientific Reports,</w:t>
      </w:r>
      <w:r w:rsidRPr="005C5B15">
        <w:rPr>
          <w:i/>
        </w:rPr>
        <w:t xml:space="preserve"> </w:t>
      </w:r>
      <w:r w:rsidRPr="005C5B15">
        <w:t>8, 5622.</w:t>
      </w:r>
    </w:p>
    <w:p w14:paraId="1036E779" w14:textId="77777777" w:rsidR="005C5B15" w:rsidRPr="005C5B15" w:rsidRDefault="005C5B15" w:rsidP="005C5B15">
      <w:pPr>
        <w:pStyle w:val="EndNoteBibliography"/>
        <w:ind w:left="720" w:hanging="720"/>
      </w:pPr>
      <w:r w:rsidRPr="005C5B15">
        <w:t>Saburova M, Polikarpov I and Al-Yamani F, 2012. First record of Kryptoperidinium foliaceum (Dinophyceae: Peridiniales) from a hypersaline environment in Kuwait, north-western Arabian Gulf. Marine Biodiversity Records,</w:t>
      </w:r>
      <w:r w:rsidRPr="005C5B15">
        <w:rPr>
          <w:i/>
        </w:rPr>
        <w:t xml:space="preserve"> </w:t>
      </w:r>
      <w:r w:rsidRPr="005C5B15">
        <w:t>5, e104.</w:t>
      </w:r>
    </w:p>
    <w:p w14:paraId="5BF3AD1B" w14:textId="77777777" w:rsidR="005C5B15" w:rsidRPr="005C5B15" w:rsidRDefault="005C5B15" w:rsidP="005C5B15">
      <w:pPr>
        <w:pStyle w:val="EndNoteBibliography"/>
        <w:ind w:left="720" w:hanging="720"/>
      </w:pPr>
      <w:r w:rsidRPr="005C5B15">
        <w:t>Safi C, Zebib B, Merah O, Pontalier P-Y and Vaca-Garcia C, 2014. Morphology, composition, production, processing and applications of Chlorella vulgaris: A review. Renewable and Sustainable Energy Reviews,</w:t>
      </w:r>
      <w:r w:rsidRPr="005C5B15">
        <w:rPr>
          <w:i/>
        </w:rPr>
        <w:t xml:space="preserve"> </w:t>
      </w:r>
      <w:r w:rsidRPr="005C5B15">
        <w:t>35, 265-278.</w:t>
      </w:r>
    </w:p>
    <w:p w14:paraId="65AE1C91" w14:textId="77777777" w:rsidR="005C5B15" w:rsidRPr="005C5B15" w:rsidRDefault="005C5B15" w:rsidP="005C5B15">
      <w:pPr>
        <w:pStyle w:val="EndNoteBibliography"/>
        <w:ind w:left="720" w:hanging="720"/>
      </w:pPr>
      <w:r w:rsidRPr="005C5B15">
        <w:t>Sangha RS, Cruz ACP, Chavez-Sanchez MC and Jones DA, 2000. Survival and growth of Litopenaeus vannamei (Boone) larvae fed a single dose of live algae and artificial diets with supplements. Aquaculture Research,</w:t>
      </w:r>
      <w:r w:rsidRPr="005C5B15">
        <w:rPr>
          <w:i/>
        </w:rPr>
        <w:t xml:space="preserve"> </w:t>
      </w:r>
      <w:r w:rsidRPr="005C5B15">
        <w:t>31, 683-689.</w:t>
      </w:r>
    </w:p>
    <w:p w14:paraId="35A04A32" w14:textId="77777777" w:rsidR="005C5B15" w:rsidRPr="005C5B15" w:rsidRDefault="005C5B15" w:rsidP="005C5B15">
      <w:pPr>
        <w:pStyle w:val="EndNoteBibliography"/>
        <w:ind w:left="720" w:hanging="720"/>
      </w:pPr>
      <w:r w:rsidRPr="005C5B15">
        <w:t>Satake M, Shoji M, Oshima Y, Naoki H, Fujita T and Yasumoto T, 2002. Gymnocin-A, a cytotoxic polyether from the notorious red tide dinoflagellate, Gymnodinium mikimotoi. Tetrahedron Letters,</w:t>
      </w:r>
      <w:r w:rsidRPr="005C5B15">
        <w:rPr>
          <w:i/>
        </w:rPr>
        <w:t xml:space="preserve"> </w:t>
      </w:r>
      <w:r w:rsidRPr="005C5B15">
        <w:t>43, 5829-5832.</w:t>
      </w:r>
    </w:p>
    <w:p w14:paraId="1F4A7B09" w14:textId="77777777" w:rsidR="005C5B15" w:rsidRPr="005C5B15" w:rsidRDefault="005C5B15" w:rsidP="005C5B15">
      <w:pPr>
        <w:pStyle w:val="EndNoteBibliography"/>
        <w:ind w:left="720" w:hanging="720"/>
      </w:pPr>
      <w:r w:rsidRPr="005C5B15">
        <w:t>Sathasivam R, Radhakrishnan R, Hashem A and Abd_Allah EF, 2019. Microalgae metabolites: A rich source for food and medicine. Saudi Journal of Biological Sciences,</w:t>
      </w:r>
      <w:r w:rsidRPr="005C5B15">
        <w:rPr>
          <w:i/>
        </w:rPr>
        <w:t xml:space="preserve"> </w:t>
      </w:r>
      <w:r w:rsidRPr="005C5B15">
        <w:t>26, 709-722.</w:t>
      </w:r>
    </w:p>
    <w:p w14:paraId="2C96A752" w14:textId="77777777" w:rsidR="005C5B15" w:rsidRPr="005C5B15" w:rsidRDefault="005C5B15" w:rsidP="005C5B15">
      <w:pPr>
        <w:pStyle w:val="EndNoteBibliography"/>
        <w:ind w:left="720" w:hanging="720"/>
      </w:pPr>
      <w:r w:rsidRPr="005C5B15">
        <w:t>Schmieder K, 2004. Die Characeen des Bodensees (Charophytes of Lake Constance). Rostock. Meeresbiolog. Beitr.,</w:t>
      </w:r>
      <w:r w:rsidRPr="005C5B15">
        <w:rPr>
          <w:i/>
        </w:rPr>
        <w:t xml:space="preserve"> </w:t>
      </w:r>
      <w:r w:rsidRPr="005C5B15">
        <w:t>13, 179 -194.</w:t>
      </w:r>
    </w:p>
    <w:p w14:paraId="389C9992" w14:textId="77777777" w:rsidR="005C5B15" w:rsidRPr="005C5B15" w:rsidRDefault="005C5B15" w:rsidP="005C5B15">
      <w:pPr>
        <w:pStyle w:val="EndNoteBibliography"/>
        <w:ind w:left="720" w:hanging="720"/>
      </w:pPr>
      <w:r w:rsidRPr="005C5B15">
        <w:t>Schneegurt MA, Arieli B, McKeehen JD, Stephens SD, Nielsen SS, Saha PR, Trumbo PR and Sherman LA, 1995. Compositional and toxicological evaluation of the diazotrophic cyanobacterium, Cyanothece sp. strain ATCC 51142. Aquaculture,</w:t>
      </w:r>
      <w:r w:rsidRPr="005C5B15">
        <w:rPr>
          <w:i/>
        </w:rPr>
        <w:t xml:space="preserve"> </w:t>
      </w:r>
      <w:r w:rsidRPr="005C5B15">
        <w:t>134, 339-349.</w:t>
      </w:r>
    </w:p>
    <w:p w14:paraId="51ADE650" w14:textId="77777777" w:rsidR="005C5B15" w:rsidRPr="005C5B15" w:rsidRDefault="005C5B15" w:rsidP="005C5B15">
      <w:pPr>
        <w:pStyle w:val="EndNoteBibliography"/>
        <w:ind w:left="720" w:hanging="720"/>
      </w:pPr>
      <w:r w:rsidRPr="005C5B15">
        <w:t>Schneider SC, García A, Martín-Closas C and Chivas AR, 2015. The role of charophytes (Charales) in past and present environments: An overview. Aquatic Botany,</w:t>
      </w:r>
      <w:r w:rsidRPr="005C5B15">
        <w:rPr>
          <w:i/>
        </w:rPr>
        <w:t xml:space="preserve"> </w:t>
      </w:r>
      <w:r w:rsidRPr="005C5B15">
        <w:t>120, 2-6.</w:t>
      </w:r>
    </w:p>
    <w:p w14:paraId="42DC769E" w14:textId="77777777" w:rsidR="005C5B15" w:rsidRPr="005C5B15" w:rsidRDefault="005C5B15" w:rsidP="005C5B15">
      <w:pPr>
        <w:pStyle w:val="EndNoteBibliography"/>
        <w:ind w:left="720" w:hanging="720"/>
      </w:pPr>
      <w:r w:rsidRPr="005C5B15">
        <w:t>Schönknecht G, Chen W-H, Ternes CM, Barbier GG, Shrestha RP, Stanke M, Bräutigam A, Baker BJ, Banfield JF, Garavito RM, Carr K, Wilkerson C, Rensing SA, Gagneul D, Dickenson NE, Oesterhelt C, Lercher MJ and Weber APM, 2013. Gene Transfer from Bacteria and Archaea Facilitated Evolution of an Extremophilic Eukaryote. Science,</w:t>
      </w:r>
      <w:r w:rsidRPr="005C5B15">
        <w:rPr>
          <w:i/>
        </w:rPr>
        <w:t xml:space="preserve"> </w:t>
      </w:r>
      <w:r w:rsidRPr="005C5B15">
        <w:t>339, 1207-1210.</w:t>
      </w:r>
    </w:p>
    <w:p w14:paraId="31B24EC7" w14:textId="611A03A5" w:rsidR="005C5B15" w:rsidRPr="005C5B15" w:rsidRDefault="005C5B15" w:rsidP="005C5B15">
      <w:pPr>
        <w:pStyle w:val="EndNoteBibliography"/>
        <w:ind w:left="720" w:hanging="720"/>
      </w:pPr>
      <w:r w:rsidRPr="005C5B15">
        <w:t xml:space="preserve">Sharp G 1987. Ascophyllum nodosum and its harvesting in Eastern Canada. FAO report. </w:t>
      </w:r>
      <w:hyperlink r:id="rId30" w:history="1">
        <w:r w:rsidRPr="005C5B15">
          <w:rPr>
            <w:rStyle w:val="Hyperlink"/>
          </w:rPr>
          <w:t>http://www.fao.org/3/X5819E/x5819e04.htm#TopOfPage</w:t>
        </w:r>
      </w:hyperlink>
      <w:r w:rsidRPr="005C5B15">
        <w:t xml:space="preserve">. </w:t>
      </w:r>
    </w:p>
    <w:p w14:paraId="0B4DFB23" w14:textId="77777777" w:rsidR="005C5B15" w:rsidRPr="005C5B15" w:rsidRDefault="005C5B15" w:rsidP="005C5B15">
      <w:pPr>
        <w:pStyle w:val="EndNoteBibliography"/>
        <w:ind w:left="720" w:hanging="720"/>
      </w:pPr>
      <w:r w:rsidRPr="005C5B15">
        <w:t>Şirin S, Clavero E and Salvadó J, 2015. Efficient harvesting of Chaetoceros calcitrans for biodiesel production. Environmental Technology,</w:t>
      </w:r>
      <w:r w:rsidRPr="005C5B15">
        <w:rPr>
          <w:i/>
        </w:rPr>
        <w:t xml:space="preserve"> </w:t>
      </w:r>
      <w:r w:rsidRPr="005C5B15">
        <w:t>36, 1902-1912.</w:t>
      </w:r>
    </w:p>
    <w:p w14:paraId="5CC4F21B" w14:textId="77777777" w:rsidR="005C5B15" w:rsidRPr="005C5B15" w:rsidRDefault="005C5B15" w:rsidP="005C5B15">
      <w:pPr>
        <w:pStyle w:val="EndNoteBibliography"/>
        <w:ind w:left="720" w:hanging="720"/>
      </w:pPr>
      <w:r w:rsidRPr="005C5B15">
        <w:t>Spiller GA and Dewell A, 2003. Safety of an Astaxanthin-Rich Haematococcus pluvialis Algal Extract: A Randomized Clinical Trial. Journal of Medicinal Food,</w:t>
      </w:r>
      <w:r w:rsidRPr="005C5B15">
        <w:rPr>
          <w:i/>
        </w:rPr>
        <w:t xml:space="preserve"> </w:t>
      </w:r>
      <w:r w:rsidRPr="005C5B15">
        <w:t>6, 51-56.</w:t>
      </w:r>
    </w:p>
    <w:p w14:paraId="3FC08BE3" w14:textId="77777777" w:rsidR="005C5B15" w:rsidRPr="005C5B15" w:rsidRDefault="005C5B15" w:rsidP="005C5B15">
      <w:pPr>
        <w:pStyle w:val="EndNoteBibliography"/>
        <w:ind w:left="720" w:hanging="720"/>
      </w:pPr>
      <w:r w:rsidRPr="005C5B15">
        <w:t>Stanca E and Parsons ML, 2017. Phytoplankton diversity along spatial and temporal gradients in the Florida Keys. Journal of Plankton Research,</w:t>
      </w:r>
      <w:r w:rsidRPr="005C5B15">
        <w:rPr>
          <w:i/>
        </w:rPr>
        <w:t xml:space="preserve"> </w:t>
      </w:r>
      <w:r w:rsidRPr="005C5B15">
        <w:t>39, 531-549.</w:t>
      </w:r>
    </w:p>
    <w:p w14:paraId="2334D4CF" w14:textId="77777777" w:rsidR="005C5B15" w:rsidRPr="005C5B15" w:rsidRDefault="005C5B15" w:rsidP="005C5B15">
      <w:pPr>
        <w:pStyle w:val="EndNoteBibliography"/>
        <w:ind w:left="720" w:hanging="720"/>
      </w:pPr>
      <w:r w:rsidRPr="005C5B15">
        <w:t>Sugiura Y, Matsuda K, Okamoto T, Kakinuma M and Amano H, 2008. Anti-allergic effects of the brown alga Eisenia arborea on Brown Norway rats. Fisheries Science,</w:t>
      </w:r>
      <w:r w:rsidRPr="005C5B15">
        <w:rPr>
          <w:i/>
        </w:rPr>
        <w:t xml:space="preserve"> </w:t>
      </w:r>
      <w:r w:rsidRPr="005C5B15">
        <w:t>74, 180.</w:t>
      </w:r>
    </w:p>
    <w:p w14:paraId="4ADDCD6C" w14:textId="77777777" w:rsidR="005C5B15" w:rsidRPr="005C5B15" w:rsidRDefault="005C5B15" w:rsidP="005C5B15">
      <w:pPr>
        <w:pStyle w:val="EndNoteBibliography"/>
        <w:ind w:left="720" w:hanging="720"/>
      </w:pPr>
      <w:r w:rsidRPr="005C5B15">
        <w:t>Swanson KM, Flewelling LJ, Byrd M, Nunez A and Villareal TA, 2010. The 2008 Texas Dinophysis ovum bloom: Distribution and toxicity. Harmful algae,</w:t>
      </w:r>
      <w:r w:rsidRPr="005C5B15">
        <w:rPr>
          <w:i/>
        </w:rPr>
        <w:t xml:space="preserve"> </w:t>
      </w:r>
      <w:r w:rsidRPr="005C5B15">
        <w:t>9, 190-199.</w:t>
      </w:r>
    </w:p>
    <w:p w14:paraId="35547B1D" w14:textId="77777777" w:rsidR="005C5B15" w:rsidRPr="005C5B15" w:rsidRDefault="005C5B15" w:rsidP="005C5B15">
      <w:pPr>
        <w:pStyle w:val="EndNoteBibliography"/>
        <w:ind w:left="720" w:hanging="720"/>
      </w:pPr>
      <w:r w:rsidRPr="005C5B15">
        <w:t xml:space="preserve">Swingley WD, Chen M, Cheung PC, Conrad AL, Dejesa LC, Hao J, Honchak BM, Karbach LE, Kurdoglu A, Lahiri S, Mastrian SD, Miyashita H, Page L, Ramakrishna P, Satoh S, Sattley WM, Shimada Y, Taylor HL, Tomo T, Tsuchiya T, Wang ZT, Raymond J, Mimuro M, </w:t>
      </w:r>
      <w:r w:rsidRPr="005C5B15">
        <w:lastRenderedPageBreak/>
        <w:t>Blankenship RE and Touchman JW, 2008. Niche adaptation and genome expansion in the chlorophyll d-producing cyanobacterium Acaryochloris marina. Proceedings of the National Academy of Sciences,</w:t>
      </w:r>
      <w:r w:rsidRPr="005C5B15">
        <w:rPr>
          <w:i/>
        </w:rPr>
        <w:t xml:space="preserve"> </w:t>
      </w:r>
      <w:r w:rsidRPr="005C5B15">
        <w:t>105, 2005-2010.</w:t>
      </w:r>
    </w:p>
    <w:p w14:paraId="23D25DBD" w14:textId="77777777" w:rsidR="005C5B15" w:rsidRPr="005C5B15" w:rsidRDefault="005C5B15" w:rsidP="005C5B15">
      <w:pPr>
        <w:pStyle w:val="EndNoteBibliography"/>
        <w:ind w:left="720" w:hanging="720"/>
      </w:pPr>
      <w:r w:rsidRPr="005C5B15">
        <w:t>Szabo NJ, Matulka RA and Chan T, 2013. Safety evaluation of Whole Algalin Protein (WAP) from Chlorella protothecoides. Food and Chemical Toxicology,</w:t>
      </w:r>
      <w:r w:rsidRPr="005C5B15">
        <w:rPr>
          <w:i/>
        </w:rPr>
        <w:t xml:space="preserve"> </w:t>
      </w:r>
      <w:r w:rsidRPr="005C5B15">
        <w:t>59, 34-45.</w:t>
      </w:r>
    </w:p>
    <w:p w14:paraId="08E9500A" w14:textId="77777777" w:rsidR="005C5B15" w:rsidRPr="005C5B15" w:rsidRDefault="005C5B15" w:rsidP="005C5B15">
      <w:pPr>
        <w:pStyle w:val="EndNoteBibliography"/>
        <w:ind w:left="720" w:hanging="720"/>
      </w:pPr>
      <w:r w:rsidRPr="005C5B15">
        <w:t>Tafreshi AH and Shariati M, 2006. Pilot culture of three strains of Dunaliella salina for β-carotene production in open ponds in the central region of Iran. World Journal of Microbiology and Biotechnology,</w:t>
      </w:r>
      <w:r w:rsidRPr="005C5B15">
        <w:rPr>
          <w:i/>
        </w:rPr>
        <w:t xml:space="preserve"> </w:t>
      </w:r>
      <w:r w:rsidRPr="005C5B15">
        <w:t>22, 1003-1006.</w:t>
      </w:r>
    </w:p>
    <w:p w14:paraId="1078E0A5" w14:textId="77777777" w:rsidR="005C5B15" w:rsidRPr="005C5B15" w:rsidRDefault="005C5B15" w:rsidP="005C5B15">
      <w:pPr>
        <w:pStyle w:val="EndNoteBibliography"/>
        <w:ind w:left="720" w:hanging="720"/>
      </w:pPr>
      <w:r w:rsidRPr="005C5B15">
        <w:t>Takenaka H, Yamaguchi Y, Sakaki S, Watarai K, Tanaka N, Hori M, Seki H, Tsuchida M, Yamada A, Nishimori T and Morinaga T, 1998. Safety evaluation of Nostoc flagelliforme (nostocales, cyanophyceae) as a potential food. Food and Chemical Toxicology,</w:t>
      </w:r>
      <w:r w:rsidRPr="005C5B15">
        <w:rPr>
          <w:i/>
        </w:rPr>
        <w:t xml:space="preserve"> </w:t>
      </w:r>
      <w:r w:rsidRPr="005C5B15">
        <w:t>36, 1073-1077.</w:t>
      </w:r>
    </w:p>
    <w:p w14:paraId="41665284" w14:textId="77777777" w:rsidR="005C5B15" w:rsidRPr="005C5B15" w:rsidRDefault="005C5B15" w:rsidP="005C5B15">
      <w:pPr>
        <w:pStyle w:val="EndNoteBibliography"/>
        <w:ind w:left="720" w:hanging="720"/>
      </w:pPr>
      <w:r w:rsidRPr="005C5B15">
        <w:t>Tang H, Chen M, Garcia MED, Abunasser N, Ng KYS and Salley SO, 2011. Culture of microalgae Chlorella minutissima for biodiesel feedstock production. Biotechnology and Bioengineering,</w:t>
      </w:r>
      <w:r w:rsidRPr="005C5B15">
        <w:rPr>
          <w:i/>
        </w:rPr>
        <w:t xml:space="preserve"> </w:t>
      </w:r>
      <w:r w:rsidRPr="005C5B15">
        <w:t>108, 2280-2287.</w:t>
      </w:r>
    </w:p>
    <w:p w14:paraId="61BD660B" w14:textId="77777777" w:rsidR="005C5B15" w:rsidRPr="005C5B15" w:rsidRDefault="005C5B15" w:rsidP="005C5B15">
      <w:pPr>
        <w:pStyle w:val="EndNoteBibliography"/>
        <w:ind w:left="720" w:hanging="720"/>
      </w:pPr>
      <w:r w:rsidRPr="005C5B15">
        <w:t>Tang YZ and Gobler C, 2010. Allelopathic effects of Cochlodinium polykrikoides isolates and blooms from the estuaries of Long Island, New York, on co-occurring phytoplankton. Marine Ecology Progress Series,</w:t>
      </w:r>
      <w:r w:rsidRPr="005C5B15">
        <w:rPr>
          <w:i/>
        </w:rPr>
        <w:t xml:space="preserve"> </w:t>
      </w:r>
      <w:r w:rsidRPr="005C5B15">
        <w:t>406, 19-31.</w:t>
      </w:r>
    </w:p>
    <w:p w14:paraId="74948743" w14:textId="77777777" w:rsidR="005C5B15" w:rsidRPr="005C5B15" w:rsidRDefault="005C5B15" w:rsidP="005C5B15">
      <w:pPr>
        <w:pStyle w:val="EndNoteBibliography"/>
        <w:ind w:left="720" w:hanging="720"/>
      </w:pPr>
      <w:r w:rsidRPr="005C5B15">
        <w:t>Thomas J and Jayachithra EV, 2015. Growth kinetics of Chlorococcum humicola – A potential feedstock for biomass with biofuel properties. Ecotoxicology and Environmental Safety,</w:t>
      </w:r>
      <w:r w:rsidRPr="005C5B15">
        <w:rPr>
          <w:i/>
        </w:rPr>
        <w:t xml:space="preserve"> </w:t>
      </w:r>
      <w:r w:rsidRPr="005C5B15">
        <w:t>121, 258-262.</w:t>
      </w:r>
    </w:p>
    <w:p w14:paraId="402F65A1" w14:textId="77777777" w:rsidR="005C5B15" w:rsidRPr="005C5B15" w:rsidRDefault="005C5B15" w:rsidP="005C5B15">
      <w:pPr>
        <w:pStyle w:val="EndNoteBibliography"/>
        <w:ind w:left="720" w:hanging="720"/>
      </w:pPr>
      <w:r w:rsidRPr="005C5B15">
        <w:t>Tibbetts SM, Whitney CG, MacPherson MJ, Bhatti S, Banskota AH, Stefanova R and McGinn PJ, 2015. Biochemical characterization of microalgal biomass from freshwater species isolated in Alberta, Canada for animal feed applications. Algal Research,</w:t>
      </w:r>
      <w:r w:rsidRPr="005C5B15">
        <w:rPr>
          <w:i/>
        </w:rPr>
        <w:t xml:space="preserve"> </w:t>
      </w:r>
      <w:r w:rsidRPr="005C5B15">
        <w:t>11, 435-447.</w:t>
      </w:r>
    </w:p>
    <w:p w14:paraId="3B4A78E0" w14:textId="77777777" w:rsidR="005C5B15" w:rsidRPr="005C5B15" w:rsidRDefault="005C5B15" w:rsidP="005C5B15">
      <w:pPr>
        <w:pStyle w:val="EndNoteBibliography"/>
        <w:ind w:left="720" w:hanging="720"/>
      </w:pPr>
      <w:r w:rsidRPr="005C5B15">
        <w:t>Tiwari A and Kiran MT, 2018. Biofuels from Microalgae. In: Advances in Biofuels and Bioenergy. M Nageswara-Rao, J Soneji. IntechOpen, 239-249.</w:t>
      </w:r>
    </w:p>
    <w:p w14:paraId="70A74FC3" w14:textId="77777777" w:rsidR="005C5B15" w:rsidRPr="005C5B15" w:rsidRDefault="005C5B15" w:rsidP="005C5B15">
      <w:pPr>
        <w:pStyle w:val="EndNoteBibliography"/>
        <w:ind w:left="720" w:hanging="720"/>
      </w:pPr>
      <w:r w:rsidRPr="005C5B15">
        <w:t>Traller JC, Cokus SJ, Lopez DA, Gaidarenko O, Smith SR, McCrow JP, Gallaher SD, Podell S, Thompson M, Cook O, Morselli M, Jaroszewicz A, Allen EE, Allen AE, Merchant SS, Pellegrini M and Hildebrand M, 2016. Genome and methylome of the oleaginous diatom Cyclotella cryptica reveal genetic flexibility toward a high lipid phenotype. Biotechnology for Biofuels,</w:t>
      </w:r>
      <w:r w:rsidRPr="005C5B15">
        <w:rPr>
          <w:i/>
        </w:rPr>
        <w:t xml:space="preserve"> </w:t>
      </w:r>
      <w:r w:rsidRPr="005C5B15">
        <w:t>9, 258.</w:t>
      </w:r>
    </w:p>
    <w:p w14:paraId="184DF7A3" w14:textId="77777777" w:rsidR="005C5B15" w:rsidRPr="005C5B15" w:rsidRDefault="005C5B15" w:rsidP="005C5B15">
      <w:pPr>
        <w:pStyle w:val="EndNoteBibliography"/>
        <w:ind w:left="720" w:hanging="720"/>
      </w:pPr>
      <w:r w:rsidRPr="005C5B15">
        <w:t>Tran D, Giordano M, Louime C, Tran N, Vo T, Nguyen D and Hoang T, 2014. An Isolated Picochlorum Species for Aquaculture, Food, and Biofuel. North American Journal of Aquaculture,</w:t>
      </w:r>
      <w:r w:rsidRPr="005C5B15">
        <w:rPr>
          <w:i/>
        </w:rPr>
        <w:t xml:space="preserve"> </w:t>
      </w:r>
      <w:r w:rsidRPr="005C5B15">
        <w:t>76, 305-311.</w:t>
      </w:r>
    </w:p>
    <w:p w14:paraId="37ED4F13" w14:textId="77777777" w:rsidR="005C5B15" w:rsidRPr="005C5B15" w:rsidRDefault="005C5B15" w:rsidP="005C5B15">
      <w:pPr>
        <w:pStyle w:val="EndNoteBibliography"/>
        <w:ind w:left="720" w:hanging="720"/>
      </w:pPr>
      <w:r w:rsidRPr="005C5B15">
        <w:t>Turner NJ, 2003. The ethnobotany of edible seaweed (Porphyra abbottae and related species; Rhodophyta: Bangiales) and its use by First Nations on the Pacific Coast of Canada. Canadian Journal of Botany,</w:t>
      </w:r>
      <w:r w:rsidRPr="005C5B15">
        <w:rPr>
          <w:i/>
        </w:rPr>
        <w:t xml:space="preserve"> </w:t>
      </w:r>
      <w:r w:rsidRPr="005C5B15">
        <w:t>81, 283-293.</w:t>
      </w:r>
    </w:p>
    <w:p w14:paraId="71AEF886" w14:textId="77777777" w:rsidR="005C5B15" w:rsidRPr="005C5B15" w:rsidRDefault="005C5B15" w:rsidP="005C5B15">
      <w:pPr>
        <w:pStyle w:val="EndNoteBibliography"/>
        <w:ind w:left="720" w:hanging="720"/>
      </w:pPr>
      <w:r w:rsidRPr="005C5B15">
        <w:t>Uribe E, Vega-Gálvez A, Heredia V, Pastén A and Di Scala K, 2018. An edible red seaweed (Pyropia orbicularis): influence of vacuum drying on physicochemical composition, bioactive compounds, antioxidant capacity, and pigments. J Appl Phycol,</w:t>
      </w:r>
      <w:r w:rsidRPr="005C5B15">
        <w:rPr>
          <w:i/>
        </w:rPr>
        <w:t xml:space="preserve"> </w:t>
      </w:r>
      <w:r w:rsidRPr="005C5B15">
        <w:t>30, 673-683.</w:t>
      </w:r>
    </w:p>
    <w:p w14:paraId="53876FBF" w14:textId="77777777" w:rsidR="005C5B15" w:rsidRPr="005C5B15" w:rsidRDefault="005C5B15" w:rsidP="005C5B15">
      <w:pPr>
        <w:pStyle w:val="EndNoteBibliography"/>
        <w:ind w:left="720" w:hanging="720"/>
      </w:pPr>
      <w:r w:rsidRPr="005C5B15">
        <w:t>Van Dolah FM, 2000. Marine algal toxins: origins, health effects, and their increased occurrence. Environmental health perspectives,</w:t>
      </w:r>
      <w:r w:rsidRPr="005C5B15">
        <w:rPr>
          <w:i/>
        </w:rPr>
        <w:t xml:space="preserve"> </w:t>
      </w:r>
      <w:r w:rsidRPr="005C5B15">
        <w:t>108 Suppl 1, 133-141.</w:t>
      </w:r>
    </w:p>
    <w:p w14:paraId="7AA87865" w14:textId="77777777" w:rsidR="005C5B15" w:rsidRPr="005C5B15" w:rsidRDefault="005C5B15" w:rsidP="005C5B15">
      <w:pPr>
        <w:pStyle w:val="EndNoteBibliography"/>
        <w:ind w:left="720" w:hanging="720"/>
      </w:pPr>
      <w:r w:rsidRPr="005C5B15">
        <w:t>Vancaester E, Depuydt T, Osuna-Cruz CM and Vandepoele K, 2020. Comprehensive and Functional Analysis of Horizontal Gene Transfer Events in Diatoms. Molecular Biology and Evolution,</w:t>
      </w:r>
      <w:r w:rsidRPr="005C5B15">
        <w:rPr>
          <w:i/>
        </w:rPr>
        <w:t xml:space="preserve"> </w:t>
      </w:r>
      <w:r w:rsidRPr="005C5B15">
        <w:t>37, 3243-3257.</w:t>
      </w:r>
    </w:p>
    <w:p w14:paraId="0298DE6E" w14:textId="77777777" w:rsidR="005C5B15" w:rsidRPr="005C5B15" w:rsidRDefault="005C5B15" w:rsidP="005C5B15">
      <w:pPr>
        <w:pStyle w:val="EndNoteBibliography"/>
        <w:ind w:left="720" w:hanging="720"/>
      </w:pPr>
      <w:r w:rsidRPr="005C5B15">
        <w:t>Vanormelingen P, Vanelslander B, Sato S, Gillard J, Trobajo R, Sabbe K and Vyverman W, 2013. Heterothallic sexual reproduction in the model diatom Cylindrotheca. European Journal of Phycology,</w:t>
      </w:r>
      <w:r w:rsidRPr="005C5B15">
        <w:rPr>
          <w:i/>
        </w:rPr>
        <w:t xml:space="preserve"> </w:t>
      </w:r>
      <w:r w:rsidRPr="005C5B15">
        <w:t>48, 93-105.</w:t>
      </w:r>
    </w:p>
    <w:p w14:paraId="27327228" w14:textId="77777777" w:rsidR="005C5B15" w:rsidRPr="005C5B15" w:rsidRDefault="005C5B15" w:rsidP="005C5B15">
      <w:pPr>
        <w:pStyle w:val="EndNoteBibliography"/>
        <w:ind w:left="720" w:hanging="720"/>
      </w:pPr>
      <w:r w:rsidRPr="005C5B15">
        <w:t>Ventura S, Rodrigues M, Falcão A and Alves G, 2020. Safety evidence on the administration of Fucus vesiculosus L. (bladderwrack) extract and lamotrigine: data from pharmacokinetic studies in the rat. Drug and Chemical Toxicology,</w:t>
      </w:r>
      <w:r w:rsidRPr="005C5B15">
        <w:rPr>
          <w:i/>
        </w:rPr>
        <w:t xml:space="preserve"> </w:t>
      </w:r>
      <w:r w:rsidRPr="005C5B15">
        <w:t>43, 560-566.</w:t>
      </w:r>
    </w:p>
    <w:p w14:paraId="536D195B" w14:textId="77777777" w:rsidR="005C5B15" w:rsidRPr="005C5B15" w:rsidRDefault="005C5B15" w:rsidP="005C5B15">
      <w:pPr>
        <w:pStyle w:val="EndNoteBibliography"/>
        <w:ind w:left="720" w:hanging="720"/>
      </w:pPr>
      <w:r w:rsidRPr="005C5B15">
        <w:t>Verbruggen H, Leliaert F, Maggs CA, Shimada S, Schils T, Provan J, Booth D, Murphy S, De Clerck O, Littler DS, Littler MM and Coppejans E, 2007. Species boundaries and phylogenetic relationships within the green algal genus Codium (Bryopsidales) based on plastid DNA sequences. Molecular Phylogenetics and Evolution,</w:t>
      </w:r>
      <w:r w:rsidRPr="005C5B15">
        <w:rPr>
          <w:i/>
        </w:rPr>
        <w:t xml:space="preserve"> </w:t>
      </w:r>
      <w:r w:rsidRPr="005C5B15">
        <w:t>44, 240-254.</w:t>
      </w:r>
    </w:p>
    <w:p w14:paraId="396D6BF2" w14:textId="77777777" w:rsidR="005C5B15" w:rsidRPr="005C5B15" w:rsidRDefault="005C5B15" w:rsidP="005C5B15">
      <w:pPr>
        <w:pStyle w:val="EndNoteBibliography"/>
        <w:ind w:left="720" w:hanging="720"/>
      </w:pPr>
      <w:r w:rsidRPr="005C5B15">
        <w:t>Vest SE, Dawes CJ and Romeo JT, 1983. Distribution of Caulerpin and Caulerpicin in Eight Species of the Green Alga Caulerpa (Caulerpales). 26, 313-316.</w:t>
      </w:r>
    </w:p>
    <w:p w14:paraId="7B15F1C7" w14:textId="77777777" w:rsidR="005C5B15" w:rsidRPr="005C5B15" w:rsidRDefault="005C5B15" w:rsidP="005C5B15">
      <w:pPr>
        <w:pStyle w:val="EndNoteBibliography"/>
        <w:ind w:left="720" w:hanging="720"/>
      </w:pPr>
      <w:r w:rsidRPr="005C5B15">
        <w:t>Vishwakarma R and Rai AK, 2014. Microcystin congeners contribute to toxicity in the halophilic cyanobacterium Aphanothece halophytica. Archives of Biological Sciences,</w:t>
      </w:r>
      <w:r w:rsidRPr="005C5B15">
        <w:rPr>
          <w:i/>
        </w:rPr>
        <w:t xml:space="preserve"> </w:t>
      </w:r>
      <w:r w:rsidRPr="005C5B15">
        <w:t>66, 1441 - 1446.</w:t>
      </w:r>
    </w:p>
    <w:p w14:paraId="0DCA8530" w14:textId="77777777" w:rsidR="005C5B15" w:rsidRPr="005C5B15" w:rsidRDefault="005C5B15" w:rsidP="005C5B15">
      <w:pPr>
        <w:pStyle w:val="EndNoteBibliography"/>
        <w:ind w:left="720" w:hanging="720"/>
      </w:pPr>
      <w:r w:rsidRPr="005C5B15">
        <w:t xml:space="preserve">Vizcaíno AJ, López G, Sáez MI, Jiménez JA, Barros A, Hidalgo L, Camacho-Rodríguez J, Martínez TF, Cerón-García MC and Alarcón FJ, 2014. Effects of the microalga Scenedesmus </w:t>
      </w:r>
      <w:r w:rsidRPr="005C5B15">
        <w:lastRenderedPageBreak/>
        <w:t>almeriensis as fishmeal alternative in diets for gilthead sea bream, Sparus aurata, juveniles. Aquaculture,</w:t>
      </w:r>
      <w:r w:rsidRPr="005C5B15">
        <w:rPr>
          <w:i/>
        </w:rPr>
        <w:t xml:space="preserve"> </w:t>
      </w:r>
      <w:r w:rsidRPr="005C5B15">
        <w:t>431, 34-43.</w:t>
      </w:r>
    </w:p>
    <w:p w14:paraId="0B9AC42B" w14:textId="77777777" w:rsidR="005C5B15" w:rsidRPr="005C5B15" w:rsidRDefault="005C5B15" w:rsidP="005C5B15">
      <w:pPr>
        <w:pStyle w:val="EndNoteBibliography"/>
        <w:ind w:left="720" w:hanging="720"/>
      </w:pPr>
      <w:r w:rsidRPr="005C5B15">
        <w:t>Vizetto-Duarte C, Custódio L, Barreira L, Silva MMd, Rauter AP, Albericio F and Varela J, 2016. Proximate biochemical composition and mineral content of edible species from the genus Cystoseira in Portugal. Botanica Marina,</w:t>
      </w:r>
      <w:r w:rsidRPr="005C5B15">
        <w:rPr>
          <w:i/>
        </w:rPr>
        <w:t xml:space="preserve"> </w:t>
      </w:r>
      <w:r w:rsidRPr="005C5B15">
        <w:t>59, 251-257.</w:t>
      </w:r>
    </w:p>
    <w:p w14:paraId="65D18DB3" w14:textId="77777777" w:rsidR="005C5B15" w:rsidRPr="005C5B15" w:rsidRDefault="005C5B15" w:rsidP="005C5B15">
      <w:pPr>
        <w:pStyle w:val="EndNoteBibliography"/>
        <w:ind w:left="720" w:hanging="720"/>
      </w:pPr>
      <w:r w:rsidRPr="005C5B15">
        <w:t>Volk R-B and Mundt S, 2007. Cytotoxic and non-cytotoxic exometabolites of the cyanobacterium Nostoc insulare. J Appl Phycol,</w:t>
      </w:r>
      <w:r w:rsidRPr="005C5B15">
        <w:rPr>
          <w:i/>
        </w:rPr>
        <w:t xml:space="preserve"> </w:t>
      </w:r>
      <w:r w:rsidRPr="005C5B15">
        <w:t>19, 55-62.</w:t>
      </w:r>
    </w:p>
    <w:p w14:paraId="659695BD" w14:textId="77777777" w:rsidR="005C5B15" w:rsidRPr="005C5B15" w:rsidRDefault="005C5B15" w:rsidP="005C5B15">
      <w:pPr>
        <w:pStyle w:val="EndNoteBibliography"/>
        <w:ind w:left="720" w:hanging="720"/>
      </w:pPr>
      <w:r w:rsidRPr="005C5B15">
        <w:t>von Alvensleben N, Stookey K, Magnusson M and Heimann K, 2013. Salinity Tolerance of Picochlorum atomus and the Use of Salinity for Contamination Control by the Freshwater Cyanobacterium Pseudanabaena limnetica. PLoS ONE,</w:t>
      </w:r>
      <w:r w:rsidRPr="005C5B15">
        <w:rPr>
          <w:i/>
        </w:rPr>
        <w:t xml:space="preserve"> </w:t>
      </w:r>
      <w:r w:rsidRPr="005C5B15">
        <w:t>8, e63569.</w:t>
      </w:r>
    </w:p>
    <w:p w14:paraId="178DD728" w14:textId="77777777" w:rsidR="005C5B15" w:rsidRPr="005C5B15" w:rsidRDefault="005C5B15" w:rsidP="005C5B15">
      <w:pPr>
        <w:pStyle w:val="EndNoteBibliography"/>
        <w:ind w:left="720" w:hanging="720"/>
      </w:pPr>
      <w:r w:rsidRPr="005C5B15">
        <w:t>Wang S, Shi X and Palenik B, 2016. Characterization of Picochlorum sp. use of wastewater generated from hydrothermal liquefaction as a nitrogen source. Algal Research,</w:t>
      </w:r>
      <w:r w:rsidRPr="005C5B15">
        <w:rPr>
          <w:i/>
        </w:rPr>
        <w:t xml:space="preserve"> </w:t>
      </w:r>
      <w:r w:rsidRPr="005C5B15">
        <w:t>13, 311-317.</w:t>
      </w:r>
    </w:p>
    <w:p w14:paraId="588A3E4F" w14:textId="77777777" w:rsidR="005C5B15" w:rsidRPr="005C5B15" w:rsidRDefault="005C5B15" w:rsidP="005C5B15">
      <w:pPr>
        <w:pStyle w:val="EndNoteBibliography"/>
        <w:ind w:left="720" w:hanging="720"/>
      </w:pPr>
      <w:r w:rsidRPr="005C5B15">
        <w:t>Weissman JC, Likhogrud M, Thomas DC, Fang W, Karns DAJ, Chung JW, Nielsen R and Posewitz MC, 2018. High-light selection produces a fast-growing Picochlorum celeri. Algal Research,</w:t>
      </w:r>
      <w:r w:rsidRPr="005C5B15">
        <w:rPr>
          <w:i/>
        </w:rPr>
        <w:t xml:space="preserve"> </w:t>
      </w:r>
      <w:r w:rsidRPr="005C5B15">
        <w:t>36, 17-28.</w:t>
      </w:r>
    </w:p>
    <w:p w14:paraId="518DB0EA" w14:textId="77777777" w:rsidR="005C5B15" w:rsidRPr="005C5B15" w:rsidRDefault="005C5B15" w:rsidP="005C5B15">
      <w:pPr>
        <w:pStyle w:val="EndNoteBibliography"/>
        <w:ind w:left="720" w:hanging="720"/>
      </w:pPr>
      <w:r w:rsidRPr="005C5B15">
        <w:t>Wells ML, Potin P, Craigie JS, Raven JA, Merchant SS, Helliwell KE, Smith AG, Camire ME and Brawley SH, 2017. Algae as nutritional and functional food sources: revisiting our understanding. J Appl Phycol,</w:t>
      </w:r>
      <w:r w:rsidRPr="005C5B15">
        <w:rPr>
          <w:i/>
        </w:rPr>
        <w:t xml:space="preserve"> </w:t>
      </w:r>
      <w:r w:rsidRPr="005C5B15">
        <w:t>29, 949-982.</w:t>
      </w:r>
    </w:p>
    <w:p w14:paraId="372B118B" w14:textId="38548840" w:rsidR="005C5B15" w:rsidRPr="005C5B15" w:rsidRDefault="005C5B15" w:rsidP="005C5B15">
      <w:pPr>
        <w:pStyle w:val="EndNoteBibliography"/>
        <w:ind w:left="720" w:hanging="720"/>
        <w:rPr>
          <w:i/>
        </w:rPr>
      </w:pPr>
      <w:r w:rsidRPr="005C5B15">
        <w:t xml:space="preserve">WHO, 2002. Safety Evaluation of Certain Food Additives and Contaminants: Carrageenan and Processed Eucheuma Seaweed. WHO FOOD ADDITIVES SERIES: 48. </w:t>
      </w:r>
      <w:hyperlink r:id="rId31" w:history="1">
        <w:r w:rsidRPr="005C5B15">
          <w:rPr>
            <w:rStyle w:val="Hyperlink"/>
          </w:rPr>
          <w:t>http://www.inchem.org/documents/jecfa/jecmono/v48je08.htm</w:t>
        </w:r>
      </w:hyperlink>
      <w:r w:rsidRPr="005C5B15">
        <w:t>,</w:t>
      </w:r>
      <w:r w:rsidRPr="005C5B15">
        <w:rPr>
          <w:i/>
        </w:rPr>
        <w:t xml:space="preserve"> </w:t>
      </w:r>
    </w:p>
    <w:p w14:paraId="40FA6A40" w14:textId="2F004FAF" w:rsidR="005C5B15" w:rsidRPr="005C5B15" w:rsidRDefault="005C5B15" w:rsidP="005C5B15">
      <w:pPr>
        <w:pStyle w:val="EndNoteBibliography"/>
        <w:ind w:left="720" w:hanging="720"/>
        <w:rPr>
          <w:i/>
        </w:rPr>
      </w:pPr>
      <w:r w:rsidRPr="005C5B15">
        <w:t xml:space="preserve">Wikipedia, 2021. the free encyclopedia. </w:t>
      </w:r>
      <w:hyperlink r:id="rId32" w:history="1">
        <w:r w:rsidRPr="005C5B15">
          <w:rPr>
            <w:rStyle w:val="Hyperlink"/>
          </w:rPr>
          <w:t>https://en.wikipedia.org/wiki/Main_Page</w:t>
        </w:r>
      </w:hyperlink>
      <w:r w:rsidRPr="005C5B15">
        <w:t>,</w:t>
      </w:r>
      <w:r w:rsidRPr="005C5B15">
        <w:rPr>
          <w:i/>
        </w:rPr>
        <w:t xml:space="preserve"> </w:t>
      </w:r>
    </w:p>
    <w:p w14:paraId="66775D34" w14:textId="77777777" w:rsidR="005C5B15" w:rsidRPr="005C5B15" w:rsidRDefault="005C5B15" w:rsidP="005C5B15">
      <w:pPr>
        <w:pStyle w:val="EndNoteBibliography"/>
        <w:ind w:left="720" w:hanging="720"/>
      </w:pPr>
      <w:r w:rsidRPr="005C5B15">
        <w:t>Williams KM, Wang H, Paulsen MJ, Thakore AD, Rieck M, Lucian HJ, Grady F, Hironaka CE, Chien AJ, Farry JM, Shin HS, Jaatinen KJ, Eskandari A, Stapleton LM, Steele AN, Cohen JE and Woo YJ, 2020. Safety of photosynthetic Synechococcus elongatus for in vivo cyanobacteria–mammalian symbiotic therapeutics. Microbial biotechnology,</w:t>
      </w:r>
      <w:r w:rsidRPr="005C5B15">
        <w:rPr>
          <w:i/>
        </w:rPr>
        <w:t xml:space="preserve"> </w:t>
      </w:r>
      <w:r w:rsidRPr="005C5B15">
        <w:t>13, 1780-1792.</w:t>
      </w:r>
    </w:p>
    <w:p w14:paraId="428F496B" w14:textId="77777777" w:rsidR="005C5B15" w:rsidRPr="005C5B15" w:rsidRDefault="005C5B15" w:rsidP="005C5B15">
      <w:pPr>
        <w:pStyle w:val="EndNoteBibliography"/>
        <w:ind w:left="720" w:hanging="720"/>
      </w:pPr>
      <w:r w:rsidRPr="005C5B15">
        <w:t>Winckelmann D, Bleeke F, Bergmann P and Klöck G, 2015. Growth of Cyanobacterium aponinum influenced by increasing salt concentrations and temperature. 3 Biotech,</w:t>
      </w:r>
      <w:r w:rsidRPr="005C5B15">
        <w:rPr>
          <w:i/>
        </w:rPr>
        <w:t xml:space="preserve"> </w:t>
      </w:r>
      <w:r w:rsidRPr="005C5B15">
        <w:t>5, 253-260.</w:t>
      </w:r>
    </w:p>
    <w:p w14:paraId="3E9D998D" w14:textId="77777777" w:rsidR="005C5B15" w:rsidRPr="005C5B15" w:rsidRDefault="005C5B15" w:rsidP="005C5B15">
      <w:pPr>
        <w:pStyle w:val="EndNoteBibliography"/>
        <w:ind w:left="720" w:hanging="720"/>
      </w:pPr>
      <w:r w:rsidRPr="005C5B15">
        <w:t>Winter JG, DeSellas AM, Fletcher R, Heintsch L, Morley A, Nakamoto L and Utsumi K, 2011. Algal blooms in Ontario, Canada: Increases in reports since 1994. Lake and Reservoir Management,</w:t>
      </w:r>
      <w:r w:rsidRPr="005C5B15">
        <w:rPr>
          <w:i/>
        </w:rPr>
        <w:t xml:space="preserve"> </w:t>
      </w:r>
      <w:r w:rsidRPr="005C5B15">
        <w:t>27, 107-114.</w:t>
      </w:r>
    </w:p>
    <w:p w14:paraId="0B8F2358" w14:textId="77777777" w:rsidR="005C5B15" w:rsidRPr="005C5B15" w:rsidRDefault="005C5B15" w:rsidP="005C5B15">
      <w:pPr>
        <w:pStyle w:val="EndNoteBibliography"/>
        <w:ind w:left="720" w:hanging="720"/>
      </w:pPr>
      <w:r w:rsidRPr="005C5B15">
        <w:t>Wolk CP, Ernst A and Elhai J, 1994. Heterocyst Metabolism and Development. In: The Molecular Biology of Cyanobacteria. Advances in Photosynthesis. DA Bryant. Springer, Dordrecht, 769-823.</w:t>
      </w:r>
    </w:p>
    <w:p w14:paraId="0632F6E0" w14:textId="77777777" w:rsidR="005C5B15" w:rsidRPr="005C5B15" w:rsidRDefault="005C5B15" w:rsidP="005C5B15">
      <w:pPr>
        <w:pStyle w:val="EndNoteBibliography"/>
        <w:ind w:left="720" w:hanging="720"/>
      </w:pPr>
      <w:r w:rsidRPr="005C5B15">
        <w:t>World Health Organization, 2003a. Chapter 7 - Algae and cyanobacteria in coastal and estuarine waters. In: Guidelines for safe recreational water environments - Volume 1: Coastal and fresh waters. WHO. WHO, Geneva, 128-135.</w:t>
      </w:r>
    </w:p>
    <w:p w14:paraId="3802658E" w14:textId="77777777" w:rsidR="005C5B15" w:rsidRPr="005C5B15" w:rsidRDefault="005C5B15" w:rsidP="005C5B15">
      <w:pPr>
        <w:pStyle w:val="EndNoteBibliography"/>
        <w:ind w:left="720" w:hanging="720"/>
      </w:pPr>
      <w:r w:rsidRPr="005C5B15">
        <w:t>World Health Organization, 2003b. Chapter 8 - Algae and cyanobacteria in fresh water. In: Guidelines for safe recreational water environments - Volume 1: Coastal and fresh waters. WHO. WHO, Geneva, 136-158.</w:t>
      </w:r>
    </w:p>
    <w:p w14:paraId="1FAD9EDA" w14:textId="61C0BD9C" w:rsidR="005C5B15" w:rsidRPr="005C5B15" w:rsidRDefault="005C5B15" w:rsidP="005C5B15">
      <w:pPr>
        <w:pStyle w:val="EndNoteBibliography"/>
        <w:ind w:left="720" w:hanging="720"/>
        <w:rPr>
          <w:i/>
        </w:rPr>
      </w:pPr>
      <w:r w:rsidRPr="005C5B15">
        <w:t xml:space="preserve">WoRMS, 2021. World Register of Marine Species. </w:t>
      </w:r>
      <w:hyperlink r:id="rId33" w:history="1">
        <w:r w:rsidRPr="005C5B15">
          <w:rPr>
            <w:rStyle w:val="Hyperlink"/>
          </w:rPr>
          <w:t>http://www.marinespecies.org</w:t>
        </w:r>
      </w:hyperlink>
      <w:r w:rsidRPr="005C5B15">
        <w:t>,</w:t>
      </w:r>
      <w:r w:rsidRPr="005C5B15">
        <w:rPr>
          <w:i/>
        </w:rPr>
        <w:t xml:space="preserve"> </w:t>
      </w:r>
    </w:p>
    <w:p w14:paraId="292F9EF1" w14:textId="77777777" w:rsidR="005C5B15" w:rsidRPr="005C5B15" w:rsidRDefault="005C5B15" w:rsidP="005C5B15">
      <w:pPr>
        <w:pStyle w:val="EndNoteBibliography"/>
        <w:ind w:left="720" w:hanging="720"/>
      </w:pPr>
      <w:r w:rsidRPr="005C5B15">
        <w:t>Wright AD, Papendorf O, König GM and Oberemm A, 2006. Effects of cyanobacterium Fischerella ambigua isolates and cell free culture media on zebrafish (Danio rerio) embryo development. Chemosphere,</w:t>
      </w:r>
      <w:r w:rsidRPr="005C5B15">
        <w:rPr>
          <w:i/>
        </w:rPr>
        <w:t xml:space="preserve"> </w:t>
      </w:r>
      <w:r w:rsidRPr="005C5B15">
        <w:t>65, 604-608.</w:t>
      </w:r>
    </w:p>
    <w:p w14:paraId="20CC54AD" w14:textId="77777777" w:rsidR="005C5B15" w:rsidRPr="005C5B15" w:rsidRDefault="005C5B15" w:rsidP="005C5B15">
      <w:pPr>
        <w:pStyle w:val="EndNoteBibliography"/>
        <w:ind w:left="720" w:hanging="720"/>
      </w:pPr>
      <w:r w:rsidRPr="005C5B15">
        <w:t>Yanong RP, Francis-Floyd R, Curtis E, Klinger RE, Cichra ME and Berzins IK, 2002. Algal dermatitis in cichlids. J Am Vet Med Assoc,</w:t>
      </w:r>
      <w:r w:rsidRPr="005C5B15">
        <w:rPr>
          <w:i/>
        </w:rPr>
        <w:t xml:space="preserve"> </w:t>
      </w:r>
      <w:r w:rsidRPr="005C5B15">
        <w:t>220, 1353-1358, 1314.</w:t>
      </w:r>
    </w:p>
    <w:p w14:paraId="6C8D8EF9" w14:textId="77777777" w:rsidR="005C5B15" w:rsidRPr="005C5B15" w:rsidRDefault="005C5B15" w:rsidP="005C5B15">
      <w:pPr>
        <w:pStyle w:val="EndNoteBibliography"/>
        <w:ind w:left="720" w:hanging="720"/>
      </w:pPr>
      <w:r w:rsidRPr="005C5B15">
        <w:t>Yotsu-Yamashita M, Yasumoto T, Yamada S, Bajarias FFA, Formeloza MA, Romero ML and Fukuyo Y, 2004. Identification of Polycavernoside A as the Causative Agent of the Fatal Food Poisoning Resulting from Ingestion of the Red Alga Gracilaria edulis in the Philippines. Chemical Research in Toxicology,</w:t>
      </w:r>
      <w:r w:rsidRPr="005C5B15">
        <w:rPr>
          <w:i/>
        </w:rPr>
        <w:t xml:space="preserve"> </w:t>
      </w:r>
      <w:r w:rsidRPr="005C5B15">
        <w:t>17, 1265-1271.</w:t>
      </w:r>
    </w:p>
    <w:p w14:paraId="1EF22510" w14:textId="77777777" w:rsidR="005C5B15" w:rsidRPr="005C5B15" w:rsidRDefault="005C5B15" w:rsidP="005C5B15">
      <w:pPr>
        <w:pStyle w:val="EndNoteBibliography"/>
        <w:ind w:left="720" w:hanging="720"/>
      </w:pPr>
      <w:r w:rsidRPr="005C5B15">
        <w:t>Zaneveld JS, 1940. The Charophyta of Malaysia and adjacent countries. Blumea,</w:t>
      </w:r>
      <w:r w:rsidRPr="005C5B15">
        <w:rPr>
          <w:i/>
        </w:rPr>
        <w:t xml:space="preserve"> </w:t>
      </w:r>
      <w:r w:rsidRPr="005C5B15">
        <w:t>4, 1-224.</w:t>
      </w:r>
    </w:p>
    <w:p w14:paraId="50983171" w14:textId="77777777" w:rsidR="005C5B15" w:rsidRPr="005C5B15" w:rsidRDefault="005C5B15" w:rsidP="005C5B15">
      <w:pPr>
        <w:pStyle w:val="EndNoteBibliography"/>
        <w:ind w:left="720" w:hanging="720"/>
      </w:pPr>
      <w:r w:rsidRPr="005C5B15">
        <w:t>Zhao L, Wang J, Zhang P, Gu Q and Gao C, 2018. 13 - Absorption of Heavy Metal Ions by Alginate. In: Bioactive Seaweeds for Food Applications. Y Qin. Academic Press, 255-268.</w:t>
      </w:r>
    </w:p>
    <w:p w14:paraId="61BD441B" w14:textId="77777777" w:rsidR="005C5B15" w:rsidRPr="005C5B15" w:rsidRDefault="005C5B15" w:rsidP="005C5B15">
      <w:pPr>
        <w:pStyle w:val="EndNoteBibliography"/>
        <w:ind w:left="720" w:hanging="720"/>
      </w:pPr>
      <w:r w:rsidRPr="005C5B15">
        <w:t>Zhu L, Zhang F, Yang L-J, Ge Y, Wei Q-F and Ou Y, 2016. EPSAH, an exopolysaccharide from Aphanothece halophytica GR02, improves both cellular and humoral immunity as a novel polysaccharide adjuvant. Chinese Journal of Natural Medicines,</w:t>
      </w:r>
      <w:r w:rsidRPr="005C5B15">
        <w:rPr>
          <w:i/>
        </w:rPr>
        <w:t xml:space="preserve"> </w:t>
      </w:r>
      <w:r w:rsidRPr="005C5B15">
        <w:t>14, 541-548.</w:t>
      </w:r>
    </w:p>
    <w:p w14:paraId="2762E37D" w14:textId="77777777" w:rsidR="005C5B15" w:rsidRPr="005C5B15" w:rsidRDefault="005C5B15" w:rsidP="005C5B15">
      <w:pPr>
        <w:pStyle w:val="EndNoteBibliography"/>
        <w:ind w:left="720" w:hanging="720"/>
      </w:pPr>
      <w:r w:rsidRPr="005C5B15">
        <w:t>Zhu Y and Dunford NT, 2013. Growth and Biomass Characteristics of Picochlorum oklahomensis and Nannochloropsis oculata. Journal of the American Oil Chemists' Society,</w:t>
      </w:r>
      <w:r w:rsidRPr="005C5B15">
        <w:rPr>
          <w:i/>
        </w:rPr>
        <w:t xml:space="preserve"> </w:t>
      </w:r>
      <w:r w:rsidRPr="005C5B15">
        <w:t>90, 841-849.</w:t>
      </w:r>
    </w:p>
    <w:p w14:paraId="02644030" w14:textId="77777777" w:rsidR="005C5B15" w:rsidRPr="005C5B15" w:rsidRDefault="005C5B15" w:rsidP="005C5B15">
      <w:pPr>
        <w:pStyle w:val="EndNoteBibliography"/>
        <w:ind w:left="720" w:hanging="720"/>
      </w:pPr>
      <w:r w:rsidRPr="005C5B15">
        <w:lastRenderedPageBreak/>
        <w:t>Zimba PV, Huang IS, Gutierrez D, Shin W, Bennett MS and Triemer RE, 2017. Euglenophycin is produced in at least six species of euglenoid algae and six of seven strains of Euglena sanguinea. Harmful algae,</w:t>
      </w:r>
      <w:r w:rsidRPr="005C5B15">
        <w:rPr>
          <w:i/>
        </w:rPr>
        <w:t xml:space="preserve"> </w:t>
      </w:r>
      <w:r w:rsidRPr="005C5B15">
        <w:t>63, 79-84.</w:t>
      </w:r>
    </w:p>
    <w:p w14:paraId="46CD29BB" w14:textId="5BF4AA0F" w:rsidR="005C5B15" w:rsidRPr="005C5B15" w:rsidRDefault="005C5B15" w:rsidP="005C5B15">
      <w:pPr>
        <w:pStyle w:val="EndNoteBibliography"/>
        <w:ind w:left="720" w:hanging="720"/>
      </w:pPr>
      <w:r w:rsidRPr="005C5B15">
        <w:t xml:space="preserve">ZKBS, Zentrale Kommission für die Biologische Sicherheit. </w:t>
      </w:r>
      <w:hyperlink r:id="rId34" w:history="1">
        <w:r w:rsidRPr="005C5B15">
          <w:rPr>
            <w:rStyle w:val="Hyperlink"/>
          </w:rPr>
          <w:t>https://www.zkbs-online.de/ZKBS/EN/05_Databases/datenbanken_node.html</w:t>
        </w:r>
      </w:hyperlink>
      <w:r w:rsidRPr="005C5B15">
        <w:t xml:space="preserve">. </w:t>
      </w:r>
    </w:p>
    <w:p w14:paraId="4CFFF926" w14:textId="77777777" w:rsidR="005C5B15" w:rsidRPr="005C5B15" w:rsidRDefault="005C5B15" w:rsidP="005C5B15">
      <w:pPr>
        <w:pStyle w:val="EndNoteBibliography"/>
        <w:ind w:left="720" w:hanging="720"/>
      </w:pPr>
      <w:r w:rsidRPr="005C5B15">
        <w:t>Złoch I, Śliwińska-Wilczewska S, Kucharska M and Kozłowska W, 2018. Allelopathic effects of Chara species (C. aspera, C. baltica, and C. canescens) on the bloom-forming picocyanobacterium Synechococcus sp. Environmental Science and Pollution Research,</w:t>
      </w:r>
      <w:r w:rsidRPr="005C5B15">
        <w:rPr>
          <w:i/>
        </w:rPr>
        <w:t xml:space="preserve"> </w:t>
      </w:r>
      <w:r w:rsidRPr="005C5B15">
        <w:t>25, 36403-36411.</w:t>
      </w:r>
    </w:p>
    <w:p w14:paraId="3C5F5422" w14:textId="306926BD" w:rsidR="006529FC" w:rsidRDefault="00505E28">
      <w:r>
        <w:fldChar w:fldCharType="end"/>
      </w:r>
    </w:p>
    <w:sectPr w:rsidR="006529FC">
      <w:footerReference w:type="default" r:id="rId3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75CAF7" w14:textId="77777777" w:rsidR="00DF6BA7" w:rsidRDefault="00DF6BA7" w:rsidP="00CD3ADC">
      <w:r>
        <w:separator/>
      </w:r>
    </w:p>
  </w:endnote>
  <w:endnote w:type="continuationSeparator" w:id="0">
    <w:p w14:paraId="75048630" w14:textId="77777777" w:rsidR="00DF6BA7" w:rsidRDefault="00DF6BA7" w:rsidP="00CD3A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398E0" w14:textId="451592FB" w:rsidR="005C5B15" w:rsidRPr="00CD3ADC" w:rsidRDefault="005C5B15" w:rsidP="00CD3ADC">
    <w:pPr>
      <w:pStyle w:val="Voettekst"/>
      <w:jc w:val="center"/>
      <w:rPr>
        <w:color w:val="000000" w:themeColor="text1"/>
        <w:sz w:val="16"/>
        <w:szCs w:val="16"/>
      </w:rPr>
    </w:pPr>
    <w:r w:rsidRPr="00CD3ADC">
      <w:rPr>
        <w:color w:val="000000" w:themeColor="text1"/>
        <w:sz w:val="16"/>
        <w:szCs w:val="16"/>
      </w:rPr>
      <w:fldChar w:fldCharType="begin"/>
    </w:r>
    <w:r w:rsidRPr="00CD3ADC">
      <w:rPr>
        <w:color w:val="000000" w:themeColor="text1"/>
        <w:sz w:val="16"/>
        <w:szCs w:val="16"/>
      </w:rPr>
      <w:instrText>PAGE  \* Arabic  \* MERGEFORMAT</w:instrText>
    </w:r>
    <w:r w:rsidRPr="00CD3ADC">
      <w:rPr>
        <w:color w:val="000000" w:themeColor="text1"/>
        <w:sz w:val="16"/>
        <w:szCs w:val="16"/>
      </w:rPr>
      <w:fldChar w:fldCharType="separate"/>
    </w:r>
    <w:r w:rsidRPr="00CD3ADC">
      <w:rPr>
        <w:color w:val="000000" w:themeColor="text1"/>
        <w:sz w:val="16"/>
        <w:szCs w:val="16"/>
      </w:rPr>
      <w:t>2</w:t>
    </w:r>
    <w:r w:rsidRPr="00CD3ADC">
      <w:rPr>
        <w:color w:val="000000" w:themeColor="text1"/>
        <w:sz w:val="16"/>
        <w:szCs w:val="16"/>
      </w:rPr>
      <w:fldChar w:fldCharType="end"/>
    </w:r>
    <w:r w:rsidRPr="00CD3ADC">
      <w:rPr>
        <w:color w:val="000000" w:themeColor="text1"/>
        <w:sz w:val="16"/>
        <w:szCs w:val="16"/>
      </w:rPr>
      <w:t xml:space="preserve"> / </w:t>
    </w:r>
    <w:r w:rsidRPr="00CD3ADC">
      <w:rPr>
        <w:color w:val="000000" w:themeColor="text1"/>
        <w:sz w:val="16"/>
        <w:szCs w:val="16"/>
      </w:rPr>
      <w:fldChar w:fldCharType="begin"/>
    </w:r>
    <w:r w:rsidRPr="00CD3ADC">
      <w:rPr>
        <w:color w:val="000000" w:themeColor="text1"/>
        <w:sz w:val="16"/>
        <w:szCs w:val="16"/>
      </w:rPr>
      <w:instrText>NUMPAGES \ * Arabisch \ * MERGEFORMAT</w:instrText>
    </w:r>
    <w:r w:rsidRPr="00CD3ADC">
      <w:rPr>
        <w:color w:val="000000" w:themeColor="text1"/>
        <w:sz w:val="16"/>
        <w:szCs w:val="16"/>
      </w:rPr>
      <w:fldChar w:fldCharType="separate"/>
    </w:r>
    <w:r w:rsidRPr="00CD3ADC">
      <w:rPr>
        <w:color w:val="000000" w:themeColor="text1"/>
        <w:sz w:val="16"/>
        <w:szCs w:val="16"/>
      </w:rPr>
      <w:t>2</w:t>
    </w:r>
    <w:r w:rsidRPr="00CD3ADC">
      <w:rPr>
        <w:color w:val="000000" w:themeColor="text1"/>
        <w:sz w:val="16"/>
        <w:szCs w:val="16"/>
      </w:rPr>
      <w:fldChar w:fldCharType="end"/>
    </w:r>
  </w:p>
  <w:p w14:paraId="63173D90" w14:textId="77777777" w:rsidR="005C5B15" w:rsidRDefault="005C5B1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A0C6E1" w14:textId="77777777" w:rsidR="00DF6BA7" w:rsidRDefault="00DF6BA7" w:rsidP="00CD3ADC">
      <w:r>
        <w:separator/>
      </w:r>
    </w:p>
  </w:footnote>
  <w:footnote w:type="continuationSeparator" w:id="0">
    <w:p w14:paraId="35BA82E2" w14:textId="77777777" w:rsidR="00DF6BA7" w:rsidRDefault="00DF6BA7" w:rsidP="00CD3A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FSA_Style_ver_2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rrz09xkvfps7eeewux0258rerw2ssd5ss2&quot;&gt;Algae&lt;record-ids&gt;&lt;item&gt;4&lt;/item&gt;&lt;item&gt;5&lt;/item&gt;&lt;item&gt;6&lt;/item&gt;&lt;item&gt;7&lt;/item&gt;&lt;item&gt;9&lt;/item&gt;&lt;item&gt;10&lt;/item&gt;&lt;item&gt;13&lt;/item&gt;&lt;item&gt;15&lt;/item&gt;&lt;item&gt;16&lt;/item&gt;&lt;item&gt;22&lt;/item&gt;&lt;item&gt;24&lt;/item&gt;&lt;item&gt;25&lt;/item&gt;&lt;item&gt;27&lt;/item&gt;&lt;item&gt;28&lt;/item&gt;&lt;item&gt;29&lt;/item&gt;&lt;item&gt;32&lt;/item&gt;&lt;item&gt;33&lt;/item&gt;&lt;item&gt;34&lt;/item&gt;&lt;item&gt;35&lt;/item&gt;&lt;item&gt;36&lt;/item&gt;&lt;item&gt;37&lt;/item&gt;&lt;item&gt;38&lt;/item&gt;&lt;item&gt;39&lt;/item&gt;&lt;item&gt;40&lt;/item&gt;&lt;item&gt;42&lt;/item&gt;&lt;item&gt;44&lt;/item&gt;&lt;item&gt;46&lt;/item&gt;&lt;item&gt;48&lt;/item&gt;&lt;item&gt;49&lt;/item&gt;&lt;item&gt;50&lt;/item&gt;&lt;item&gt;51&lt;/item&gt;&lt;item&gt;52&lt;/item&gt;&lt;item&gt;54&lt;/item&gt;&lt;item&gt;55&lt;/item&gt;&lt;item&gt;56&lt;/item&gt;&lt;item&gt;60&lt;/item&gt;&lt;item&gt;61&lt;/item&gt;&lt;item&gt;62&lt;/item&gt;&lt;item&gt;63&lt;/item&gt;&lt;item&gt;64&lt;/item&gt;&lt;item&gt;65&lt;/item&gt;&lt;item&gt;66&lt;/item&gt;&lt;item&gt;67&lt;/item&gt;&lt;item&gt;68&lt;/item&gt;&lt;item&gt;69&lt;/item&gt;&lt;item&gt;70&lt;/item&gt;&lt;item&gt;71&lt;/item&gt;&lt;item&gt;77&lt;/item&gt;&lt;item&gt;86&lt;/item&gt;&lt;item&gt;88&lt;/item&gt;&lt;item&gt;89&lt;/item&gt;&lt;item&gt;93&lt;/item&gt;&lt;item&gt;94&lt;/item&gt;&lt;item&gt;98&lt;/item&gt;&lt;item&gt;99&lt;/item&gt;&lt;item&gt;102&lt;/item&gt;&lt;item&gt;104&lt;/item&gt;&lt;item&gt;105&lt;/item&gt;&lt;item&gt;106&lt;/item&gt;&lt;item&gt;108&lt;/item&gt;&lt;item&gt;109&lt;/item&gt;&lt;item&gt;111&lt;/item&gt;&lt;item&gt;112&lt;/item&gt;&lt;item&gt;113&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2&lt;/item&gt;&lt;item&gt;133&lt;/item&gt;&lt;item&gt;134&lt;/item&gt;&lt;item&gt;135&lt;/item&gt;&lt;item&gt;136&lt;/item&gt;&lt;item&gt;138&lt;/item&gt;&lt;item&gt;139&lt;/item&gt;&lt;item&gt;140&lt;/item&gt;&lt;item&gt;141&lt;/item&gt;&lt;item&gt;142&lt;/item&gt;&lt;item&gt;144&lt;/item&gt;&lt;item&gt;145&lt;/item&gt;&lt;item&gt;146&lt;/item&gt;&lt;item&gt;148&lt;/item&gt;&lt;item&gt;149&lt;/item&gt;&lt;item&gt;150&lt;/item&gt;&lt;item&gt;151&lt;/item&gt;&lt;item&gt;153&lt;/item&gt;&lt;item&gt;156&lt;/item&gt;&lt;item&gt;161&lt;/item&gt;&lt;item&gt;162&lt;/item&gt;&lt;item&gt;163&lt;/item&gt;&lt;item&gt;164&lt;/item&gt;&lt;item&gt;166&lt;/item&gt;&lt;item&gt;167&lt;/item&gt;&lt;item&gt;168&lt;/item&gt;&lt;item&gt;169&lt;/item&gt;&lt;item&gt;170&lt;/item&gt;&lt;item&gt;171&lt;/item&gt;&lt;item&gt;175&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5&lt;/item&gt;&lt;item&gt;236&lt;/item&gt;&lt;item&gt;237&lt;/item&gt;&lt;item&gt;239&lt;/item&gt;&lt;item&gt;240&lt;/item&gt;&lt;item&gt;241&lt;/item&gt;&lt;item&gt;242&lt;/item&gt;&lt;item&gt;243&lt;/item&gt;&lt;item&gt;245&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1&lt;/item&gt;&lt;item&gt;342&lt;/item&gt;&lt;item&gt;343&lt;/item&gt;&lt;item&gt;344&lt;/item&gt;&lt;item&gt;345&lt;/item&gt;&lt;item&gt;346&lt;/item&gt;&lt;item&gt;347&lt;/item&gt;&lt;item&gt;371&lt;/item&gt;&lt;item&gt;373&lt;/item&gt;&lt;item&gt;376&lt;/item&gt;&lt;item&gt;377&lt;/item&gt;&lt;item&gt;405&lt;/item&gt;&lt;/record-ids&gt;&lt;/item&gt;&lt;/Libraries&gt;"/>
  </w:docVars>
  <w:rsids>
    <w:rsidRoot w:val="00505E28"/>
    <w:rsid w:val="000364CF"/>
    <w:rsid w:val="00041305"/>
    <w:rsid w:val="00066C9F"/>
    <w:rsid w:val="00076DB5"/>
    <w:rsid w:val="00090561"/>
    <w:rsid w:val="000A2EE2"/>
    <w:rsid w:val="000B186A"/>
    <w:rsid w:val="000D6C01"/>
    <w:rsid w:val="00101CDF"/>
    <w:rsid w:val="00146BE7"/>
    <w:rsid w:val="001969EF"/>
    <w:rsid w:val="001C0CAD"/>
    <w:rsid w:val="002202AF"/>
    <w:rsid w:val="0022164C"/>
    <w:rsid w:val="00236526"/>
    <w:rsid w:val="002402B3"/>
    <w:rsid w:val="00286250"/>
    <w:rsid w:val="002B6067"/>
    <w:rsid w:val="002E19E5"/>
    <w:rsid w:val="002F2C94"/>
    <w:rsid w:val="00305B89"/>
    <w:rsid w:val="00322DE4"/>
    <w:rsid w:val="00326C43"/>
    <w:rsid w:val="003865D9"/>
    <w:rsid w:val="003E50C4"/>
    <w:rsid w:val="00407B31"/>
    <w:rsid w:val="00447EDC"/>
    <w:rsid w:val="0048381C"/>
    <w:rsid w:val="004B2C09"/>
    <w:rsid w:val="00505E28"/>
    <w:rsid w:val="0053553F"/>
    <w:rsid w:val="005A347D"/>
    <w:rsid w:val="005B5538"/>
    <w:rsid w:val="005C5B15"/>
    <w:rsid w:val="005E3981"/>
    <w:rsid w:val="00631A1E"/>
    <w:rsid w:val="00642558"/>
    <w:rsid w:val="00643907"/>
    <w:rsid w:val="006529FC"/>
    <w:rsid w:val="00723247"/>
    <w:rsid w:val="00793E2D"/>
    <w:rsid w:val="007A2D0C"/>
    <w:rsid w:val="007B30A9"/>
    <w:rsid w:val="00826D2D"/>
    <w:rsid w:val="00843701"/>
    <w:rsid w:val="00857E02"/>
    <w:rsid w:val="00893A34"/>
    <w:rsid w:val="008B411B"/>
    <w:rsid w:val="008C2D77"/>
    <w:rsid w:val="008F3021"/>
    <w:rsid w:val="0095468D"/>
    <w:rsid w:val="009608CB"/>
    <w:rsid w:val="00991ADD"/>
    <w:rsid w:val="009C14D8"/>
    <w:rsid w:val="009D376B"/>
    <w:rsid w:val="00A22F61"/>
    <w:rsid w:val="00A31731"/>
    <w:rsid w:val="00A34D6A"/>
    <w:rsid w:val="00A74478"/>
    <w:rsid w:val="00AB6A93"/>
    <w:rsid w:val="00B16ADF"/>
    <w:rsid w:val="00B35A15"/>
    <w:rsid w:val="00B5626C"/>
    <w:rsid w:val="00B56956"/>
    <w:rsid w:val="00B619DD"/>
    <w:rsid w:val="00B85B20"/>
    <w:rsid w:val="00BE3C7E"/>
    <w:rsid w:val="00C1271E"/>
    <w:rsid w:val="00C334D7"/>
    <w:rsid w:val="00C85C97"/>
    <w:rsid w:val="00C9390A"/>
    <w:rsid w:val="00CA7548"/>
    <w:rsid w:val="00CD3ADC"/>
    <w:rsid w:val="00CE6F88"/>
    <w:rsid w:val="00D07F7F"/>
    <w:rsid w:val="00D11B8B"/>
    <w:rsid w:val="00D1425D"/>
    <w:rsid w:val="00D556FF"/>
    <w:rsid w:val="00D95720"/>
    <w:rsid w:val="00DB1535"/>
    <w:rsid w:val="00DC1A4D"/>
    <w:rsid w:val="00DC221A"/>
    <w:rsid w:val="00DC51D3"/>
    <w:rsid w:val="00DD2D54"/>
    <w:rsid w:val="00DF656B"/>
    <w:rsid w:val="00DF6BA7"/>
    <w:rsid w:val="00E01078"/>
    <w:rsid w:val="00E03350"/>
    <w:rsid w:val="00E37A18"/>
    <w:rsid w:val="00E73183"/>
    <w:rsid w:val="00ED6453"/>
    <w:rsid w:val="00F06329"/>
    <w:rsid w:val="00F20E6D"/>
    <w:rsid w:val="00F53617"/>
    <w:rsid w:val="00F9512B"/>
    <w:rsid w:val="00FE67B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EE74A"/>
  <w15:chartTrackingRefBased/>
  <w15:docId w15:val="{67C0426B-16B9-49B1-8E52-1B5C9DB70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lang w:val="nl-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505E28"/>
    <w:pPr>
      <w:jc w:val="center"/>
    </w:pPr>
    <w:rPr>
      <w:noProof/>
      <w:lang w:val="en-US"/>
    </w:rPr>
  </w:style>
  <w:style w:type="character" w:customStyle="1" w:styleId="EndNoteBibliographyTitleChar">
    <w:name w:val="EndNote Bibliography Title Char"/>
    <w:basedOn w:val="Standaardalinea-lettertype"/>
    <w:link w:val="EndNoteBibliographyTitle"/>
    <w:rsid w:val="00505E28"/>
    <w:rPr>
      <w:noProof/>
      <w:lang w:val="en-US"/>
    </w:rPr>
  </w:style>
  <w:style w:type="paragraph" w:customStyle="1" w:styleId="EndNoteBibliography">
    <w:name w:val="EndNote Bibliography"/>
    <w:basedOn w:val="Standaard"/>
    <w:link w:val="EndNoteBibliographyChar"/>
    <w:rsid w:val="00505E28"/>
    <w:rPr>
      <w:noProof/>
      <w:lang w:val="en-US"/>
    </w:rPr>
  </w:style>
  <w:style w:type="character" w:customStyle="1" w:styleId="EndNoteBibliographyChar">
    <w:name w:val="EndNote Bibliography Char"/>
    <w:basedOn w:val="Standaardalinea-lettertype"/>
    <w:link w:val="EndNoteBibliography"/>
    <w:rsid w:val="00505E28"/>
    <w:rPr>
      <w:noProof/>
      <w:lang w:val="en-US"/>
    </w:rPr>
  </w:style>
  <w:style w:type="character" w:styleId="Hyperlink">
    <w:name w:val="Hyperlink"/>
    <w:basedOn w:val="Standaardalinea-lettertype"/>
    <w:uiPriority w:val="99"/>
    <w:unhideWhenUsed/>
    <w:rsid w:val="00FE67B7"/>
    <w:rPr>
      <w:color w:val="0563C1" w:themeColor="hyperlink"/>
      <w:u w:val="single"/>
    </w:rPr>
  </w:style>
  <w:style w:type="character" w:styleId="Onopgelostemelding">
    <w:name w:val="Unresolved Mention"/>
    <w:basedOn w:val="Standaardalinea-lettertype"/>
    <w:uiPriority w:val="99"/>
    <w:semiHidden/>
    <w:unhideWhenUsed/>
    <w:rsid w:val="00FE67B7"/>
    <w:rPr>
      <w:color w:val="605E5C"/>
      <w:shd w:val="clear" w:color="auto" w:fill="E1DFDD"/>
    </w:rPr>
  </w:style>
  <w:style w:type="character" w:styleId="GevolgdeHyperlink">
    <w:name w:val="FollowedHyperlink"/>
    <w:basedOn w:val="Standaardalinea-lettertype"/>
    <w:uiPriority w:val="99"/>
    <w:semiHidden/>
    <w:unhideWhenUsed/>
    <w:rsid w:val="003E50C4"/>
    <w:rPr>
      <w:color w:val="954F72" w:themeColor="followedHyperlink"/>
      <w:u w:val="single"/>
    </w:rPr>
  </w:style>
  <w:style w:type="paragraph" w:styleId="Koptekst">
    <w:name w:val="header"/>
    <w:basedOn w:val="Standaard"/>
    <w:link w:val="KoptekstChar"/>
    <w:uiPriority w:val="99"/>
    <w:unhideWhenUsed/>
    <w:rsid w:val="00CD3ADC"/>
    <w:pPr>
      <w:tabs>
        <w:tab w:val="center" w:pos="4536"/>
        <w:tab w:val="right" w:pos="9072"/>
      </w:tabs>
    </w:pPr>
  </w:style>
  <w:style w:type="character" w:customStyle="1" w:styleId="KoptekstChar">
    <w:name w:val="Koptekst Char"/>
    <w:basedOn w:val="Standaardalinea-lettertype"/>
    <w:link w:val="Koptekst"/>
    <w:uiPriority w:val="99"/>
    <w:rsid w:val="00CD3ADC"/>
  </w:style>
  <w:style w:type="paragraph" w:styleId="Voettekst">
    <w:name w:val="footer"/>
    <w:basedOn w:val="Standaard"/>
    <w:link w:val="VoettekstChar"/>
    <w:uiPriority w:val="99"/>
    <w:unhideWhenUsed/>
    <w:rsid w:val="00CD3ADC"/>
    <w:pPr>
      <w:tabs>
        <w:tab w:val="center" w:pos="4536"/>
        <w:tab w:val="right" w:pos="9072"/>
      </w:tabs>
    </w:pPr>
  </w:style>
  <w:style w:type="character" w:customStyle="1" w:styleId="VoettekstChar">
    <w:name w:val="Voettekst Char"/>
    <w:basedOn w:val="Standaardalinea-lettertype"/>
    <w:link w:val="Voettekst"/>
    <w:uiPriority w:val="99"/>
    <w:rsid w:val="00CD3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habs/pdf/ohhabs-algae-algal-toxins-and-other-pathogens-lists.pdf" TargetMode="External"/><Relationship Id="rId13" Type="http://schemas.openxmlformats.org/officeDocument/2006/relationships/hyperlink" Target="https://www.bafu.admin.ch/bafu/en/home/topics/biotechnology/publications-studies/publications/classification-of-organisms.html" TargetMode="External"/><Relationship Id="rId18" Type="http://schemas.openxmlformats.org/officeDocument/2006/relationships/hyperlink" Target="https://hab.whoi.edu/about/" TargetMode="External"/><Relationship Id="rId26" Type="http://schemas.openxmlformats.org/officeDocument/2006/relationships/hyperlink" Target="https://www.ncbi.nlm.nih.gov/Taxonomy/Browser/wwwtax.cgi" TargetMode="External"/><Relationship Id="rId3" Type="http://schemas.openxmlformats.org/officeDocument/2006/relationships/webSettings" Target="webSettings.xml"/><Relationship Id="rId21" Type="http://schemas.openxmlformats.org/officeDocument/2006/relationships/hyperlink" Target="http://www.marinespecies.org/hab/" TargetMode="External"/><Relationship Id="rId34" Type="http://schemas.openxmlformats.org/officeDocument/2006/relationships/hyperlink" Target="https://www.zkbs-online.de/ZKBS/EN/05_Databases/datenbanken_node.html" TargetMode="External"/><Relationship Id="rId7" Type="http://schemas.openxmlformats.org/officeDocument/2006/relationships/hyperlink" Target="https://www.cabi.org/ISC" TargetMode="External"/><Relationship Id="rId12" Type="http://schemas.openxmlformats.org/officeDocument/2006/relationships/hyperlink" Target="http://www.fao.org/3/y5486e/y5486e0o.htm" TargetMode="External"/><Relationship Id="rId17" Type="http://schemas.openxmlformats.org/officeDocument/2006/relationships/hyperlink" Target="https://www.seaweed.ie/index.php" TargetMode="External"/><Relationship Id="rId25" Type="http://schemas.openxmlformats.org/officeDocument/2006/relationships/hyperlink" Target="https://patents.google.com/patent/WO2007066222A1/en" TargetMode="External"/><Relationship Id="rId33" Type="http://schemas.openxmlformats.org/officeDocument/2006/relationships/hyperlink" Target="http://www.marinespecies.org" TargetMode="External"/><Relationship Id="rId2" Type="http://schemas.openxmlformats.org/officeDocument/2006/relationships/settings" Target="settings.xml"/><Relationship Id="rId16" Type="http://schemas.openxmlformats.org/officeDocument/2006/relationships/hyperlink" Target="http://www.algaebase.org" TargetMode="External"/><Relationship Id="rId20" Type="http://schemas.openxmlformats.org/officeDocument/2006/relationships/hyperlink" Target="https://www.inaturalist.org/guide_taxa/751676" TargetMode="External"/><Relationship Id="rId29" Type="http://schemas.openxmlformats.org/officeDocument/2006/relationships/hyperlink" Target="http://cfb.unh.edu/phycokey/Choices/Raphidophyceae/GONYOSTOMUM/Gonyostomum_key.html" TargetMode="External"/><Relationship Id="rId1" Type="http://schemas.openxmlformats.org/officeDocument/2006/relationships/styles" Target="styles.xml"/><Relationship Id="rId6" Type="http://schemas.openxmlformats.org/officeDocument/2006/relationships/hyperlink" Target="https://www.lgcstandards-atcc.org/search?title=Algae%20(Alphanumeric)#q=%40productline%3DG031&amp;sort=relevancy&amp;f:contentTypeFacetATCC=[Products" TargetMode="External"/><Relationship Id="rId11" Type="http://schemas.openxmlformats.org/officeDocument/2006/relationships/hyperlink" Target="http://www.peppermilllake.us/PMILLplants2016.pdf" TargetMode="External"/><Relationship Id="rId24" Type="http://schemas.openxmlformats.org/officeDocument/2006/relationships/hyperlink" Target="https://microbewiki.kenyon.edu/index.php/MicrobeWiki" TargetMode="External"/><Relationship Id="rId32" Type="http://schemas.openxmlformats.org/officeDocument/2006/relationships/hyperlink" Target="https://en.wikipedia.org/wiki/Main_Page" TargetMode="External"/><Relationship Id="rId37"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www.iucngisd.org/gisd/species.php?sc=1698" TargetMode="External"/><Relationship Id="rId23" Type="http://schemas.openxmlformats.org/officeDocument/2006/relationships/hyperlink" Target="https://www.marlin.ac.uk/" TargetMode="External"/><Relationship Id="rId28" Type="http://schemas.openxmlformats.org/officeDocument/2006/relationships/hyperlink" Target="http://cfb.unh.edu/phycokey/Choices/Chrysophyceae/colonial_chrysophyceae/flagellated/DINOBRYON/Dinobryon_key.htm" TargetMode="External"/><Relationship Id="rId36" Type="http://schemas.openxmlformats.org/officeDocument/2006/relationships/fontTable" Target="fontTable.xml"/><Relationship Id="rId10" Type="http://schemas.openxmlformats.org/officeDocument/2006/relationships/hyperlink" Target="http://www.fao.org/3/x5819e/x5819e08.htm" TargetMode="External"/><Relationship Id="rId19" Type="http://schemas.openxmlformats.org/officeDocument/2006/relationships/hyperlink" Target="https://www.inaturalist.org/guide_taxa/711595" TargetMode="External"/><Relationship Id="rId31" Type="http://schemas.openxmlformats.org/officeDocument/2006/relationships/hyperlink" Target="http://www.inchem.org/documents/jecfa/jecmono/v48je08.htm" TargetMode="External"/><Relationship Id="rId4" Type="http://schemas.openxmlformats.org/officeDocument/2006/relationships/footnotes" Target="footnotes.xml"/><Relationship Id="rId9" Type="http://schemas.openxmlformats.org/officeDocument/2006/relationships/hyperlink" Target="https://www.cdc.gov/parasites/blastocystis/index.html" TargetMode="External"/><Relationship Id="rId14" Type="http://schemas.openxmlformats.org/officeDocument/2006/relationships/hyperlink" Target="https://www.gbif.org/dataset/d7dddbf4-2cf0-4f39-9b2a-bb099caae36c" TargetMode="External"/><Relationship Id="rId22" Type="http://schemas.openxmlformats.org/officeDocument/2006/relationships/hyperlink" Target="https://www.genome.jp/kegg/" TargetMode="External"/><Relationship Id="rId27" Type="http://schemas.openxmlformats.org/officeDocument/2006/relationships/hyperlink" Target="http://www.ogtr.gov.au/internet/ogtr/publishing.nsf/Content/5DCF28AD2F3779C4CA257D4E001819B9/$File/Biology%20of%20Nannochloropsis%20oceanica%20(a%20microalga).pdf" TargetMode="External"/><Relationship Id="rId30" Type="http://schemas.openxmlformats.org/officeDocument/2006/relationships/hyperlink" Target="http://www.fao.org/3/X5819E/x5819e04.htm#TopOfPage" TargetMode="External"/><Relationship Id="rId35"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9020</Words>
  <Characters>49615</Characters>
  <Application>Microsoft Office Word</Application>
  <DocSecurity>0</DocSecurity>
  <Lines>413</Lines>
  <Paragraphs>1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t Smets</dc:creator>
  <cp:keywords/>
  <dc:description/>
  <cp:lastModifiedBy>Greet Smets</cp:lastModifiedBy>
  <cp:revision>2</cp:revision>
  <dcterms:created xsi:type="dcterms:W3CDTF">2021-03-16T15:26:00Z</dcterms:created>
  <dcterms:modified xsi:type="dcterms:W3CDTF">2021-03-16T15:26:00Z</dcterms:modified>
</cp:coreProperties>
</file>